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C943FE" w14:textId="74EF19F2" w:rsidR="00D22BCB" w:rsidRPr="00D22BCB" w:rsidRDefault="00D22BCB" w:rsidP="00891F7B">
      <w:pPr>
        <w:spacing w:before="100" w:beforeAutospacing="1" w:after="100" w:afterAutospacing="1" w:line="240" w:lineRule="auto"/>
        <w:rPr>
          <w:rFonts w:ascii="Times New Roman" w:eastAsia="Times New Roman" w:hAnsi="Times New Roman" w:cs="Times New Roman"/>
          <w:b/>
          <w:bCs/>
          <w:sz w:val="24"/>
          <w:szCs w:val="24"/>
          <w:u w:val="single"/>
          <w:lang w:val="en-US" w:eastAsia="fr-FR"/>
        </w:rPr>
      </w:pPr>
      <w:r w:rsidRPr="00D22BCB">
        <w:rPr>
          <w:rFonts w:ascii="Times New Roman" w:eastAsia="Times New Roman" w:hAnsi="Times New Roman" w:cs="Times New Roman"/>
          <w:b/>
          <w:bCs/>
          <w:sz w:val="24"/>
          <w:szCs w:val="24"/>
          <w:u w:val="single"/>
          <w:lang w:val="en-US" w:eastAsia="fr-FR"/>
        </w:rPr>
        <w:t>Case report</w:t>
      </w:r>
    </w:p>
    <w:p w14:paraId="35380CDB" w14:textId="43F2418B" w:rsidR="00891F7B" w:rsidRDefault="00891F7B" w:rsidP="00891F7B">
      <w:pPr>
        <w:spacing w:before="100" w:beforeAutospacing="1" w:after="100" w:afterAutospacing="1" w:line="240" w:lineRule="auto"/>
        <w:rPr>
          <w:rFonts w:ascii="Times New Roman" w:eastAsia="Times New Roman" w:hAnsi="Times New Roman" w:cs="Times New Roman"/>
          <w:b/>
          <w:bCs/>
          <w:sz w:val="24"/>
          <w:szCs w:val="24"/>
          <w:lang w:val="en-US" w:eastAsia="fr-FR"/>
        </w:rPr>
      </w:pPr>
      <w:r w:rsidRPr="00891F7B">
        <w:rPr>
          <w:rFonts w:ascii="Times New Roman" w:eastAsia="Times New Roman" w:hAnsi="Times New Roman" w:cs="Times New Roman"/>
          <w:b/>
          <w:bCs/>
          <w:sz w:val="24"/>
          <w:szCs w:val="24"/>
          <w:lang w:val="en-US" w:eastAsia="fr-FR"/>
        </w:rPr>
        <w:t>Appendiceal Actinomycosis Revealed in the Postpartum Period: A Case Report and Literature Review</w:t>
      </w:r>
    </w:p>
    <w:p w14:paraId="28673429" w14:textId="77777777" w:rsidR="008C5824" w:rsidRDefault="008C5824" w:rsidP="00891F7B">
      <w:pPr>
        <w:spacing w:before="100" w:beforeAutospacing="1" w:after="100" w:afterAutospacing="1" w:line="240" w:lineRule="auto"/>
        <w:rPr>
          <w:rFonts w:ascii="Times New Roman" w:eastAsia="Times New Roman" w:hAnsi="Times New Roman" w:cs="Times New Roman"/>
          <w:b/>
          <w:bCs/>
          <w:sz w:val="24"/>
          <w:szCs w:val="24"/>
          <w:lang w:val="en-US" w:eastAsia="fr-FR"/>
        </w:rPr>
      </w:pPr>
    </w:p>
    <w:p w14:paraId="0639AC81" w14:textId="710D5AF4" w:rsidR="00891F7B" w:rsidRPr="00891F7B" w:rsidRDefault="00891F7B" w:rsidP="00891F7B">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b/>
          <w:bCs/>
          <w:sz w:val="24"/>
          <w:szCs w:val="24"/>
          <w:lang w:val="en-US" w:eastAsia="fr-FR"/>
        </w:rPr>
        <w:t>Abstract</w:t>
      </w:r>
    </w:p>
    <w:p w14:paraId="6D9B962B" w14:textId="77777777" w:rsidR="00891F7B" w:rsidRPr="00891F7B" w:rsidRDefault="00891F7B" w:rsidP="00891F7B">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 xml:space="preserve">Appendiceal actinomycosis is a rare form of chronic infection caused by </w:t>
      </w:r>
      <w:r w:rsidRPr="001278F1">
        <w:rPr>
          <w:rFonts w:ascii="Times New Roman" w:eastAsia="Times New Roman" w:hAnsi="Times New Roman" w:cs="Times New Roman"/>
          <w:sz w:val="24"/>
          <w:szCs w:val="24"/>
          <w:lang w:val="en-US" w:eastAsia="fr-FR"/>
        </w:rPr>
        <w:t xml:space="preserve">Actinomyces </w:t>
      </w:r>
      <w:proofErr w:type="spellStart"/>
      <w:r w:rsidRPr="001278F1">
        <w:rPr>
          <w:rFonts w:ascii="Times New Roman" w:eastAsia="Times New Roman" w:hAnsi="Times New Roman" w:cs="Times New Roman"/>
          <w:sz w:val="24"/>
          <w:szCs w:val="24"/>
          <w:lang w:val="en-US" w:eastAsia="fr-FR"/>
        </w:rPr>
        <w:t>israelii</w:t>
      </w:r>
      <w:proofErr w:type="spellEnd"/>
      <w:r w:rsidRPr="001278F1">
        <w:rPr>
          <w:rFonts w:ascii="Times New Roman" w:eastAsia="Times New Roman" w:hAnsi="Times New Roman" w:cs="Times New Roman"/>
          <w:sz w:val="24"/>
          <w:szCs w:val="24"/>
          <w:lang w:val="en-US" w:eastAsia="fr-FR"/>
        </w:rPr>
        <w:t>,</w:t>
      </w:r>
      <w:r w:rsidRPr="00891F7B">
        <w:rPr>
          <w:rFonts w:ascii="Times New Roman" w:eastAsia="Times New Roman" w:hAnsi="Times New Roman" w:cs="Times New Roman"/>
          <w:sz w:val="24"/>
          <w:szCs w:val="24"/>
          <w:lang w:val="en-US" w:eastAsia="fr-FR"/>
        </w:rPr>
        <w:t xml:space="preserve"> a commensal bacterium of the digestive and female genital tracts. Its clinical presentation is often atypical and nonspecific, complicating the diagnosis, which is usually made postoperatively. We report the case of a 35-year-old woman admitted in the postpartum period with right iliac fossa pain evolving over several days, accompanied by fever. Imaging revealed an appendiceal mass, justifying surgical intervention. Histopathological analysis concluded to appendiceal actinomycosis on chronic appendicitis, confirmed by culture of </w:t>
      </w:r>
      <w:r w:rsidRPr="001278F1">
        <w:rPr>
          <w:rFonts w:ascii="Times New Roman" w:eastAsia="Times New Roman" w:hAnsi="Times New Roman" w:cs="Times New Roman"/>
          <w:sz w:val="24"/>
          <w:szCs w:val="24"/>
          <w:lang w:val="en-US" w:eastAsia="fr-FR"/>
        </w:rPr>
        <w:t xml:space="preserve">Actinomyces </w:t>
      </w:r>
      <w:proofErr w:type="spellStart"/>
      <w:r w:rsidRPr="001278F1">
        <w:rPr>
          <w:rFonts w:ascii="Times New Roman" w:eastAsia="Times New Roman" w:hAnsi="Times New Roman" w:cs="Times New Roman"/>
          <w:sz w:val="24"/>
          <w:szCs w:val="24"/>
          <w:lang w:val="en-US" w:eastAsia="fr-FR"/>
        </w:rPr>
        <w:t>israelii</w:t>
      </w:r>
      <w:proofErr w:type="spellEnd"/>
      <w:r w:rsidRPr="00891F7B">
        <w:rPr>
          <w:rFonts w:ascii="Times New Roman" w:eastAsia="Times New Roman" w:hAnsi="Times New Roman" w:cs="Times New Roman"/>
          <w:sz w:val="24"/>
          <w:szCs w:val="24"/>
          <w:lang w:val="en-US" w:eastAsia="fr-FR"/>
        </w:rPr>
        <w:t>. The patient received prolonged antibiotic therapy with amoxicillin for twelve months, with favorable outcomes. This case highlights the importance of considering this condition in the differential diagnosis of chronic abdominal pain, particularly in women using intrauterine devices, and underlines the relevance of a combined surgical and medical approach in advanced forms.</w:t>
      </w:r>
    </w:p>
    <w:p w14:paraId="04DCF080" w14:textId="77777777" w:rsidR="00891F7B" w:rsidRPr="00891F7B" w:rsidRDefault="00891F7B" w:rsidP="00891F7B">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b/>
          <w:bCs/>
          <w:sz w:val="24"/>
          <w:szCs w:val="24"/>
          <w:lang w:val="en-US" w:eastAsia="fr-FR"/>
        </w:rPr>
        <w:t>Keywords</w:t>
      </w:r>
      <w:r w:rsidRPr="00891F7B">
        <w:rPr>
          <w:rFonts w:ascii="Times New Roman" w:eastAsia="Times New Roman" w:hAnsi="Times New Roman" w:cs="Times New Roman"/>
          <w:sz w:val="24"/>
          <w:szCs w:val="24"/>
          <w:lang w:val="en-US" w:eastAsia="fr-FR"/>
        </w:rPr>
        <w:br/>
        <w:t>Actinomycosis, Subacute Appendicitis, Postpartum, Antibiotic Therapy, Surgery</w:t>
      </w:r>
    </w:p>
    <w:p w14:paraId="2B032229" w14:textId="77777777" w:rsidR="00891F7B" w:rsidRPr="00EB089C" w:rsidRDefault="00891F7B" w:rsidP="00891F7B">
      <w:pPr>
        <w:spacing w:before="100" w:beforeAutospacing="1" w:after="100" w:afterAutospacing="1" w:line="240" w:lineRule="auto"/>
        <w:rPr>
          <w:rFonts w:ascii="Times New Roman" w:eastAsia="Times New Roman" w:hAnsi="Times New Roman" w:cs="Times New Roman"/>
          <w:b/>
          <w:bCs/>
          <w:sz w:val="24"/>
          <w:szCs w:val="24"/>
          <w:lang w:val="en-US" w:eastAsia="fr-FR"/>
        </w:rPr>
      </w:pPr>
      <w:r w:rsidRPr="00EB089C">
        <w:rPr>
          <w:rFonts w:ascii="Times New Roman" w:eastAsia="Times New Roman" w:hAnsi="Times New Roman" w:cs="Times New Roman"/>
          <w:b/>
          <w:bCs/>
          <w:sz w:val="24"/>
          <w:szCs w:val="24"/>
          <w:lang w:val="en-US" w:eastAsia="fr-FR"/>
        </w:rPr>
        <w:t>Introduction</w:t>
      </w:r>
    </w:p>
    <w:p w14:paraId="3242598F" w14:textId="77777777" w:rsidR="00891F7B" w:rsidRPr="00891F7B" w:rsidRDefault="00891F7B" w:rsidP="002F08F1">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Acute appendicitis remains the leading cause of emergency abdominal surgery worldwide, with a lifetime incidence of approximately 10%</w:t>
      </w:r>
      <w:r w:rsidR="00091B36">
        <w:rPr>
          <w:rFonts w:ascii="Times New Roman" w:eastAsia="Times New Roman" w:hAnsi="Times New Roman" w:cs="Times New Roman"/>
          <w:sz w:val="24"/>
          <w:szCs w:val="24"/>
          <w:lang w:val="en-US" w:eastAsia="fr-FR"/>
        </w:rPr>
        <w:t xml:space="preserve"> </w:t>
      </w:r>
      <w:r w:rsidR="00091B36" w:rsidRPr="00091B36">
        <w:rPr>
          <w:rFonts w:ascii="Times New Roman" w:eastAsia="Times New Roman" w:hAnsi="Times New Roman" w:cs="Times New Roman"/>
          <w:sz w:val="24"/>
          <w:szCs w:val="24"/>
          <w:lang w:val="en-US" w:eastAsia="fr-FR"/>
        </w:rPr>
        <w:fldChar w:fldCharType="begin"/>
      </w:r>
      <w:r w:rsidR="00091B36" w:rsidRPr="00091B36">
        <w:rPr>
          <w:rFonts w:ascii="Times New Roman" w:eastAsia="Times New Roman" w:hAnsi="Times New Roman" w:cs="Times New Roman"/>
          <w:sz w:val="24"/>
          <w:szCs w:val="24"/>
          <w:lang w:val="en-US" w:eastAsia="fr-FR"/>
        </w:rPr>
        <w:instrText xml:space="preserve"> ADDIN ZOTERO_ITEM CSL_CITATION {"citationID":"JvpnMfMp","properties":{"formattedCitation":"(1)","plainCitation":"(1)","noteIndex":0},"citationItems":[{"id":1739,"uris":["http://zotero.org/users/17016691/items/ULLTV5ZI"],"itemData":{"id":1739,"type":"article-journal","abstract":"Background: \n          Acute appendicitis (AA) has a prevalence of 8% in the general population with a rate of complicated (perforated) appendicitis (CA) up to 40%. Serum fibrinogen may serve as an indicator for CA.\n          Patients and Methods: \n          115 patients were included from January 2012 to December 2012 using a positive pathology report for AA as a gold standard diagnostic method. We divided the patients into two groups accordingly to the pathology report: Complicated Appendicitis and Uncomplicated Appendicitis (UA). Our primary endpoint was to compare the levels of serum fibrinogen between the two groups and find if there is a relationship between fibrinogen level and CA.\n          Results: \n          68 patients were diagnosed with UA and 47 with CA. Using a fibrinogen value of 885 mg/dl we found to be the best cut-off for predicting complicated appendicitis with a sensitivity of 86.77% (76.87–93.71 IC 95%), a specificity of 91.49 (83.51–99.46 IC 95%), a positive predictive value of 93.65 (95% CI 86.81–99.64) and, a negative predictive value of 82.69 (95% CI 65.73–87.84).\n          Conclusion: \n          In the setting of a patient with a clinical diagnosis of AA, this study demonstrates fibrinogen as a good predictor factor for appendiceal perforation.\n          Highlights: \n          \n            AA is the most common indication for emergency abdominal surgery without a diagnostic method for complicated appendicitis.\n            Serological methods to estimate the severity of acute appendicitis are currently of interest.\n            The serum fibrinogen is a possible, easy, and accessible marker that can predict a complicated appendicitis.\n            We demonstrate that serum fibrinogen has a high sensitivity and specificity for complicated appendicitis.","container-title":"International Journal of Surgery","DOI":"10.1016/j.ijsu.2015.11.046","language":"en-US","page":"109","source":"journals.lww.com","title":"Diagnostic value of serum fibrinogen as a predictive factor for complicated appendicitis (perforated). A cross-sectional study","volume":"25","author":[{"family":"Alvarez-Alvarez","given":"F. A."},{"family":"Maciel-Gutierrez","given":"V. M."},{"family":"Rocha-Muñoz","given":"A. D."},{"family":"Lujan","given":"J. H."},{"family":"Ploneda-Valencia","given":"C. F."}],"issued":{"date-parts":[["2016",1]]}}}],"schema":"https://github.com/citation-style-language/schema/raw/master/csl-citation.json"} </w:instrText>
      </w:r>
      <w:r w:rsidR="00091B36" w:rsidRPr="00091B36">
        <w:rPr>
          <w:rFonts w:ascii="Times New Roman" w:eastAsia="Times New Roman" w:hAnsi="Times New Roman" w:cs="Times New Roman"/>
          <w:sz w:val="24"/>
          <w:szCs w:val="24"/>
          <w:lang w:val="en-US" w:eastAsia="fr-FR"/>
        </w:rPr>
        <w:fldChar w:fldCharType="separate"/>
      </w:r>
      <w:r w:rsidR="00091B36" w:rsidRPr="00091B36">
        <w:rPr>
          <w:rFonts w:ascii="Times New Roman" w:eastAsia="Times New Roman" w:hAnsi="Times New Roman" w:cs="Times New Roman"/>
          <w:sz w:val="24"/>
          <w:szCs w:val="24"/>
          <w:lang w:val="en-US" w:eastAsia="fr-FR"/>
        </w:rPr>
        <w:t>(1)</w:t>
      </w:r>
      <w:r w:rsidR="00091B36" w:rsidRPr="00091B36">
        <w:rPr>
          <w:rFonts w:ascii="Times New Roman" w:eastAsia="Times New Roman" w:hAnsi="Times New Roman" w:cs="Times New Roman"/>
          <w:sz w:val="24"/>
          <w:szCs w:val="24"/>
          <w:lang w:val="en-US" w:eastAsia="fr-FR"/>
        </w:rPr>
        <w:fldChar w:fldCharType="end"/>
      </w:r>
      <w:r w:rsidR="00091B36">
        <w:rPr>
          <w:rFonts w:ascii="Times New Roman" w:eastAsia="Times New Roman" w:hAnsi="Times New Roman" w:cs="Times New Roman"/>
          <w:sz w:val="24"/>
          <w:szCs w:val="24"/>
          <w:lang w:val="en-US" w:eastAsia="fr-FR"/>
        </w:rPr>
        <w:t xml:space="preserve">. However, non-acute forms, </w:t>
      </w:r>
      <w:proofErr w:type="spellStart"/>
      <w:r w:rsidR="00091B36">
        <w:rPr>
          <w:rFonts w:ascii="Times New Roman" w:eastAsia="Times New Roman" w:hAnsi="Times New Roman" w:cs="Times New Roman"/>
          <w:sz w:val="24"/>
          <w:szCs w:val="24"/>
          <w:lang w:val="en-US" w:eastAsia="fr-FR"/>
        </w:rPr>
        <w:t>ubacute</w:t>
      </w:r>
      <w:proofErr w:type="spellEnd"/>
      <w:r w:rsidR="00091B36">
        <w:rPr>
          <w:rFonts w:ascii="Times New Roman" w:eastAsia="Times New Roman" w:hAnsi="Times New Roman" w:cs="Times New Roman"/>
          <w:sz w:val="24"/>
          <w:szCs w:val="24"/>
          <w:lang w:val="en-US" w:eastAsia="fr-FR"/>
        </w:rPr>
        <w:t xml:space="preserve">, chronic, or recurrent, </w:t>
      </w:r>
      <w:r w:rsidRPr="00891F7B">
        <w:rPr>
          <w:rFonts w:ascii="Times New Roman" w:eastAsia="Times New Roman" w:hAnsi="Times New Roman" w:cs="Times New Roman"/>
          <w:sz w:val="24"/>
          <w:szCs w:val="24"/>
          <w:lang w:val="en-US" w:eastAsia="fr-FR"/>
        </w:rPr>
        <w:t>are largely underestimated and poorly understood. Around 1% of patients experience symptom</w:t>
      </w:r>
      <w:r w:rsidR="00091B36">
        <w:rPr>
          <w:rFonts w:ascii="Times New Roman" w:eastAsia="Times New Roman" w:hAnsi="Times New Roman" w:cs="Times New Roman"/>
          <w:sz w:val="24"/>
          <w:szCs w:val="24"/>
          <w:lang w:val="en-US" w:eastAsia="fr-FR"/>
        </w:rPr>
        <w:t xml:space="preserve">s persisting beyond one week </w:t>
      </w:r>
      <w:r w:rsidR="00091B36" w:rsidRPr="00091B36">
        <w:rPr>
          <w:rFonts w:ascii="Times New Roman" w:eastAsia="Times New Roman" w:hAnsi="Times New Roman" w:cs="Times New Roman"/>
          <w:sz w:val="24"/>
          <w:szCs w:val="24"/>
          <w:lang w:val="en-US" w:eastAsia="fr-FR"/>
        </w:rPr>
        <w:fldChar w:fldCharType="begin"/>
      </w:r>
      <w:r w:rsidR="002F08F1">
        <w:rPr>
          <w:rFonts w:ascii="Times New Roman" w:eastAsia="Times New Roman" w:hAnsi="Times New Roman" w:cs="Times New Roman"/>
          <w:sz w:val="24"/>
          <w:szCs w:val="24"/>
          <w:lang w:val="en-US" w:eastAsia="fr-FR"/>
        </w:rPr>
        <w:instrText xml:space="preserve"> ADDIN ZOTERO_ITEM CSL_CITATION {"citationID":"5xLfsSWh","properties":{"formattedCitation":"(2)","plainCitation":"(2)","noteIndex":0},"citationItems":[{"id":1755,"uris":["http://zotero.org/users/17016691/items/XHTTVB3W"],"itemData":{"id":1755,"type":"article-journal","abstract":"Episodic abdominal pain, a common clinical problem, can be a diagnostic and therapeutic conundrum when the surgeon encounters it acutely in the emergency department. Appendicitis is often excluded from the differential diagnosis because the natural history of appendicitis is usually appreciated as acute, progressing to some degree of peritonitis quite rapidly and inevitably. However, recurrent and chronic forms of appendicitis occur also and can mislead the clinician. Herein, we describe two patients with recurrent appendicitis that were misinterpreted as other abdominal conditions, and we review the literature implicating recurrent and chronic appendicitis as disease processes, distinct from acute appendicitis, that occur with an incidence of approximately 10 per cent and 1 per cent, respectively.","container-title":"The American surgeon","ISSN":"1555-9823","issue":"3","journalAbbreviation":"Am Surg","language":"eng","note":"PMID: 8116986","page":"217-219","source":"Europe PMC","title":"Recurrent and chronic appendicitis: the other inflammatory conditions of the appendix","title-short":"Recurrent and chronic appendicitis","volume":"60","author":[{"family":"Hawes","given":"A S"},{"family":"Whalen","given":"G F"}],"issued":{"date-parts":[["1994",3,1]]}}}],"schema":"https://github.com/citation-style-language/schema/raw/master/csl-citation.json"} </w:instrText>
      </w:r>
      <w:r w:rsidR="00091B36" w:rsidRPr="00091B36">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2)</w:t>
      </w:r>
      <w:r w:rsidR="00091B36" w:rsidRPr="00091B36">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 and these atypical presentations are rarely describ</w:t>
      </w:r>
      <w:r w:rsidR="00091B36">
        <w:rPr>
          <w:rFonts w:ascii="Times New Roman" w:eastAsia="Times New Roman" w:hAnsi="Times New Roman" w:cs="Times New Roman"/>
          <w:sz w:val="24"/>
          <w:szCs w:val="24"/>
          <w:lang w:val="en-US" w:eastAsia="fr-FR"/>
        </w:rPr>
        <w:t xml:space="preserve">ed outside a few case series </w:t>
      </w:r>
      <w:r w:rsidR="00091B36" w:rsidRPr="00091B36">
        <w:rPr>
          <w:rFonts w:ascii="Times New Roman" w:eastAsia="Times New Roman" w:hAnsi="Times New Roman" w:cs="Times New Roman"/>
          <w:sz w:val="24"/>
          <w:szCs w:val="24"/>
          <w:lang w:val="en-US" w:eastAsia="fr-FR"/>
        </w:rPr>
        <w:fldChar w:fldCharType="begin"/>
      </w:r>
      <w:r w:rsidR="002F08F1">
        <w:rPr>
          <w:rFonts w:ascii="Times New Roman" w:eastAsia="Times New Roman" w:hAnsi="Times New Roman" w:cs="Times New Roman"/>
          <w:sz w:val="24"/>
          <w:szCs w:val="24"/>
          <w:lang w:val="en-US" w:eastAsia="fr-FR"/>
        </w:rPr>
        <w:instrText xml:space="preserve"> ADDIN ZOTERO_ITEM CSL_CITATION {"citationID":"iaY0AvF1","properties":{"formattedCitation":"(3)","plainCitation":"(3)","noteIndex":0},"citationItems":[{"id":1756,"uris":["http://zotero.org/users/17016691/items/KBYN5QW6"],"itemData":{"id":1756,"type":"article-journal","container-title":"Clinical Pediatrics","DOI":"10.1177/000992280504400414","ISSN":"0009-9228","issue":"4","journalAbbreviation":"Clin Pediatr (Phila)","language":"eng","note":"PMID: 15864372","page":"363-365","source":"PubMed","title":"Subacute appendicitis","volume":"44","author":[{"family":"Berk","given":"David R."},{"family":"Sylvester","given":"Karl G."}],"issued":{"date-parts":[["2005",5]]}}}],"schema":"https://github.com/citation-style-language/schema/raw/master/csl-citation.json"} </w:instrText>
      </w:r>
      <w:r w:rsidR="00091B36" w:rsidRPr="00091B36">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3)</w:t>
      </w:r>
      <w:r w:rsidR="00091B36" w:rsidRPr="00091B36">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w:t>
      </w:r>
    </w:p>
    <w:p w14:paraId="3672948C" w14:textId="77777777" w:rsidR="00891F7B" w:rsidRPr="002967B6" w:rsidRDefault="00891F7B" w:rsidP="002967B6">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Among the rare ca</w:t>
      </w:r>
      <w:r w:rsidR="00DE1A45">
        <w:rPr>
          <w:rFonts w:ascii="Times New Roman" w:eastAsia="Times New Roman" w:hAnsi="Times New Roman" w:cs="Times New Roman"/>
          <w:sz w:val="24"/>
          <w:szCs w:val="24"/>
          <w:lang w:val="en-US" w:eastAsia="fr-FR"/>
        </w:rPr>
        <w:t xml:space="preserve">uses, appendiceal actinomycosis, </w:t>
      </w:r>
      <w:r w:rsidRPr="00891F7B">
        <w:rPr>
          <w:rFonts w:ascii="Times New Roman" w:eastAsia="Times New Roman" w:hAnsi="Times New Roman" w:cs="Times New Roman"/>
          <w:sz w:val="24"/>
          <w:szCs w:val="24"/>
          <w:lang w:val="en-US" w:eastAsia="fr-FR"/>
        </w:rPr>
        <w:t xml:space="preserve">a chronic granulomatous infection caused by anaerobic Gram-positive bacteria of the genus </w:t>
      </w:r>
      <w:r w:rsidRPr="00091B36">
        <w:rPr>
          <w:rFonts w:ascii="Times New Roman" w:eastAsia="Times New Roman" w:hAnsi="Times New Roman" w:cs="Times New Roman"/>
          <w:sz w:val="24"/>
          <w:szCs w:val="24"/>
          <w:lang w:val="en-US" w:eastAsia="fr-FR"/>
        </w:rPr>
        <w:t>Actinomyces</w:t>
      </w:r>
      <w:r w:rsidR="00DE1A45">
        <w:rPr>
          <w:rFonts w:ascii="Times New Roman" w:eastAsia="Times New Roman" w:hAnsi="Times New Roman" w:cs="Times New Roman"/>
          <w:sz w:val="24"/>
          <w:szCs w:val="24"/>
          <w:lang w:val="en-US" w:eastAsia="fr-FR"/>
        </w:rPr>
        <w:t xml:space="preserve">, </w:t>
      </w:r>
      <w:r w:rsidRPr="00891F7B">
        <w:rPr>
          <w:rFonts w:ascii="Times New Roman" w:eastAsia="Times New Roman" w:hAnsi="Times New Roman" w:cs="Times New Roman"/>
          <w:sz w:val="24"/>
          <w:szCs w:val="24"/>
          <w:lang w:val="en-US" w:eastAsia="fr-FR"/>
        </w:rPr>
        <w:t xml:space="preserve">is </w:t>
      </w:r>
      <w:r w:rsidR="00091B36">
        <w:rPr>
          <w:rFonts w:ascii="Times New Roman" w:eastAsia="Times New Roman" w:hAnsi="Times New Roman" w:cs="Times New Roman"/>
          <w:sz w:val="24"/>
          <w:szCs w:val="24"/>
          <w:lang w:val="en-US" w:eastAsia="fr-FR"/>
        </w:rPr>
        <w:t xml:space="preserve">an etiology to be considered </w:t>
      </w:r>
      <w:r w:rsidR="00091B36"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2tAfcE5I","properties":{"formattedCitation":"(4)","plainCitation":"(4)","noteIndex":0},"citationItems":[{"id":1743,"uris":["http://zotero.org/users/17016691/items/R7X92Y8J"],"itemData":{"id":1743,"type":"article-journal","abstract":"#### Summary points\n\nActinomycosis is a rare, chronic, and slowly progressive granulomatous disease caused by filamentous Gram positive anaerobic bacteria from the Actinomycetaceae family (genus Actinomyces ).1 It is often misdiagnosed because it can mimic other conditions such as malignancy and tuberculosis,2 and a high level of clinical suspicion is needed for an early diagnosis. However, it is readily treatable and curable if the patient is appropriately managed. We review the clinical presentations of actinomycosis, its diagnosis, and approaches to treatment. Our review is based on the findings of randomised controlled trials, prospective analytical and retrospective studies, review articles, and case reports.\n\nActinomyces are commensals of the human oropharynx, gastrointestinal tract, and urogenital tract. When tissue integrity is breached through a mucosal lesion they can invade local structures and organs and become pathogenic. Actinomycosis is therefore mainly an endogenous infection.3 Actinomyces are often isolated with other normal commensals, such as Aggregatibacter actinomycetemcomitans (previously Actinobacillus actinomycetemcomitans ), Eikenella corrodens , fusobacteria, bacteroides, capnocytophaga, staphylococci (including S aureus ) , streptococci (including β haemolytic streptococci and S pneumoniae ), or Enterobacteriaceae, but the precise pattern of organisms depends on the site of infection.4 …","container-title":"BMJ","DOI":"10.1136/bmj.d6099","ISSN":"0959-8138, 1468-5833","journalAbbreviation":"BMJ","language":"en","license":"© BMJ Publishing Group Ltd 2011","note":"publisher: British Medical Journal Publishing Group\nsection: Clinical Review\nPMID: 21990282","page":"d6099","source":"www.bmj.com","title":"Actinomycosis","volume":"343","author":[{"family":"Wong","given":"V. K."},{"family":"Turmezei","given":"T. D."},{"family":"Weston","given":"V. C."}],"issued":{"date-parts":[["2011",10,11]]}}}],"schema":"https://github.com/citation-style-language/schema/raw/master/csl-citation.json"} </w:instrText>
      </w:r>
      <w:r w:rsidR="00091B36" w:rsidRPr="007F3497">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4)</w:t>
      </w:r>
      <w:r w:rsidR="00091B36" w:rsidRPr="007F3497">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 Although it accounts for only 0.02–0.06% of appendicitis cases, it is very rarely dia</w:t>
      </w:r>
      <w:r w:rsidR="00091B36">
        <w:rPr>
          <w:rFonts w:ascii="Times New Roman" w:eastAsia="Times New Roman" w:hAnsi="Times New Roman" w:cs="Times New Roman"/>
          <w:sz w:val="24"/>
          <w:szCs w:val="24"/>
          <w:lang w:val="en-US" w:eastAsia="fr-FR"/>
        </w:rPr>
        <w:t xml:space="preserve">gnosed preoperatively (&lt;10%) </w:t>
      </w:r>
      <w:r w:rsidR="00091B36" w:rsidRPr="00091B36">
        <w:rPr>
          <w:rFonts w:ascii="Times New Roman" w:eastAsia="Times New Roman" w:hAnsi="Times New Roman" w:cs="Times New Roman"/>
          <w:sz w:val="24"/>
          <w:szCs w:val="24"/>
          <w:lang w:val="en-US" w:eastAsia="fr-FR"/>
        </w:rPr>
        <w:fldChar w:fldCharType="begin"/>
      </w:r>
      <w:r w:rsidR="002F08F1">
        <w:rPr>
          <w:rFonts w:ascii="Times New Roman" w:eastAsia="Times New Roman" w:hAnsi="Times New Roman" w:cs="Times New Roman"/>
          <w:sz w:val="24"/>
          <w:szCs w:val="24"/>
          <w:lang w:val="en-US" w:eastAsia="fr-FR"/>
        </w:rPr>
        <w:instrText xml:space="preserve"> ADDIN ZOTERO_ITEM CSL_CITATION {"citationID":"16YkdA7X","properties":{"formattedCitation":"(5)","plainCitation":"(5)","noteIndex":0},"citationItems":[{"id":1734,"uris":["http://zotero.org/users/17016691/items/842HHTLH"],"itemData":{"id":1734,"type":"article-journal","abstract":"Introduction\nAcute appendicitis is the most common indication for an emergency abdominal surgery in the world, with a lifetime incidence of around 10%. Actinomycetes are the etiology of appendicitis in only 0.02%–0.06%, having as the final pathology report a chronic inflammatory response; less than 10% of the cases are diagnosed before surgery. Here, we present the case of a subacute appendicitis secondary to actinomycosis.\nCase report\nA 39-year-old male presented with a twelve-day evolution of intermittent abdominal pain in the right lower quadrant, treated at the beginning with ciprofloxacin and urinary analgesic. The day of the admission he referred intense abdominal pain with nausea. An open appendectomy was preformed, finding a tumor-like edematous appendix with a diameter of approximately 2.5cm.\nDiscussion\nActinomyces are part of the typical flora of the oral cavity, gastrointestinal tract and vagina. The predominant form of human disease is A. Israelii, it requires an injury to the normal mucosa to penetrate and cause disease. Abdominal actinomycosis involves the appendix and caecum in 66% of the presentations, of these, perforated appendicitis is the stimulus in 75% of the cases. A combination of antibiotic therapy and operative treatment resolves actinomycosis in 90% of cases.\nConclusion\nAbdominal actinomycosis is an uncommon disease been the common presentation a perforated appendicitis, here we present a less common presentation of it with a non-perforated appendix.","container-title":"International Journal of Surgery Case Reports","DOI":"10.1016/j.ijscr.2017.04.033","ISSN":"2210-2612","journalAbbreviation":"International Journal of Surgery Case Reports","page":"46-49","source":"ScienceDirect","title":"A rare case of subacute appendicitis, actinomycosis as the final pathology reports: A case report and literature review","title-short":"A rare case of subacute appendicitis, actinomycosis as the final pathology reports","volume":"36","author":[{"family":"Gómez-Torres","given":"G. A."},{"family":"Ortega-Gárcia","given":"O. S."},{"family":"Gutierrez-López","given":"E. G."},{"family":"Carballido-Murguía","given":"C. A."},{"family":"Flores-Rios","given":"J. A."},{"family":"López-Lizarraga","given":"C. R."},{"family":"Bautista López","given":"C. A."},{"family":"Ploneda-Valencia","given":"C. F."}],"issued":{"date-parts":[["2017",1,1]]}}}],"schema":"https://github.com/citation-style-language/schema/raw/master/csl-citation.json"} </w:instrText>
      </w:r>
      <w:r w:rsidR="00091B36" w:rsidRPr="00091B36">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5)</w:t>
      </w:r>
      <w:r w:rsidR="00091B36" w:rsidRPr="00091B36">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 xml:space="preserve">. </w:t>
      </w:r>
      <w:r w:rsidR="002967B6" w:rsidRPr="002967B6">
        <w:rPr>
          <w:rFonts w:ascii="Times New Roman" w:eastAsia="Times New Roman" w:hAnsi="Times New Roman" w:cs="Times New Roman"/>
          <w:sz w:val="24"/>
          <w:szCs w:val="24"/>
          <w:lang w:val="en-US" w:eastAsia="fr-FR"/>
        </w:rPr>
        <w:t>It commonly presents as chronic, recurrent, or subacute right iliac fossa pain, as in the case we describe here.</w:t>
      </w:r>
    </w:p>
    <w:p w14:paraId="64B99147" w14:textId="77777777" w:rsidR="00891F7B" w:rsidRPr="00EB089C" w:rsidRDefault="00891F7B" w:rsidP="00891F7B">
      <w:pPr>
        <w:spacing w:before="100" w:beforeAutospacing="1" w:after="100" w:afterAutospacing="1" w:line="240" w:lineRule="auto"/>
        <w:rPr>
          <w:rFonts w:ascii="Times New Roman" w:eastAsia="Times New Roman" w:hAnsi="Times New Roman" w:cs="Times New Roman"/>
          <w:b/>
          <w:bCs/>
          <w:sz w:val="24"/>
          <w:szCs w:val="24"/>
          <w:lang w:val="en-US" w:eastAsia="fr-FR"/>
        </w:rPr>
      </w:pPr>
      <w:r w:rsidRPr="00891F7B">
        <w:rPr>
          <w:rFonts w:ascii="Times New Roman" w:eastAsia="Times New Roman" w:hAnsi="Times New Roman" w:cs="Times New Roman"/>
          <w:b/>
          <w:bCs/>
          <w:sz w:val="24"/>
          <w:szCs w:val="24"/>
          <w:lang w:val="en-US" w:eastAsia="fr-FR"/>
        </w:rPr>
        <w:t>Case Report</w:t>
      </w:r>
    </w:p>
    <w:p w14:paraId="3E074981" w14:textId="77777777" w:rsidR="002967B6" w:rsidRPr="002967B6" w:rsidRDefault="002967B6" w:rsidP="002967B6">
      <w:pPr>
        <w:spacing w:before="100" w:beforeAutospacing="1" w:after="100" w:afterAutospacing="1" w:line="240" w:lineRule="auto"/>
        <w:rPr>
          <w:rFonts w:ascii="Times New Roman" w:eastAsia="Times New Roman" w:hAnsi="Times New Roman" w:cs="Times New Roman"/>
          <w:sz w:val="24"/>
          <w:szCs w:val="24"/>
          <w:lang w:val="en-US" w:eastAsia="fr-FR"/>
        </w:rPr>
      </w:pPr>
      <w:r w:rsidRPr="002967B6">
        <w:rPr>
          <w:rFonts w:ascii="Times New Roman" w:eastAsia="Times New Roman" w:hAnsi="Times New Roman" w:cs="Times New Roman"/>
          <w:sz w:val="24"/>
          <w:szCs w:val="24"/>
          <w:lang w:val="en-US" w:eastAsia="fr-FR"/>
        </w:rPr>
        <w:t>We report the case of a 35-year-old woman, a smoker, primigravida and primiparous, with no significant medical history apart from using a copper intrauterine device (IUD) for five years prior to an uneventful full-term vaginal delivery.</w:t>
      </w:r>
    </w:p>
    <w:p w14:paraId="389BA53E" w14:textId="77777777" w:rsidR="002967B6" w:rsidRPr="002967B6" w:rsidRDefault="002967B6" w:rsidP="002967B6">
      <w:pPr>
        <w:spacing w:before="100" w:beforeAutospacing="1" w:after="100" w:afterAutospacing="1" w:line="240" w:lineRule="auto"/>
        <w:rPr>
          <w:rFonts w:ascii="Times New Roman" w:eastAsia="Times New Roman" w:hAnsi="Times New Roman" w:cs="Times New Roman"/>
          <w:sz w:val="24"/>
          <w:szCs w:val="24"/>
          <w:lang w:val="en-US" w:eastAsia="fr-FR"/>
        </w:rPr>
      </w:pPr>
      <w:r w:rsidRPr="002967B6">
        <w:rPr>
          <w:rFonts w:ascii="Times New Roman" w:eastAsia="Times New Roman" w:hAnsi="Times New Roman" w:cs="Times New Roman"/>
          <w:sz w:val="24"/>
          <w:szCs w:val="24"/>
          <w:lang w:val="en-US" w:eastAsia="fr-FR"/>
        </w:rPr>
        <w:t>She was admitted on postpartum day 30 with progressively worsening right iliac fossa pain for eight days, accompanied by moderate fever (38.5 °C) and chills. The patient reported similar, but milder, pain episodes at 37 weeks of gestation, which worsened after delivery.</w:t>
      </w:r>
    </w:p>
    <w:p w14:paraId="461F0B06" w14:textId="77777777" w:rsidR="00891F7B" w:rsidRPr="00891F7B" w:rsidRDefault="002967B6" w:rsidP="002967B6">
      <w:pPr>
        <w:spacing w:before="100" w:beforeAutospacing="1" w:after="100" w:afterAutospacing="1" w:line="240" w:lineRule="auto"/>
        <w:rPr>
          <w:rFonts w:ascii="Times New Roman" w:eastAsia="Times New Roman" w:hAnsi="Times New Roman" w:cs="Times New Roman"/>
          <w:sz w:val="24"/>
          <w:szCs w:val="24"/>
          <w:lang w:val="en-US" w:eastAsia="fr-FR"/>
        </w:rPr>
      </w:pPr>
      <w:r w:rsidRPr="002967B6">
        <w:rPr>
          <w:rFonts w:ascii="Times New Roman" w:eastAsia="Times New Roman" w:hAnsi="Times New Roman" w:cs="Times New Roman"/>
          <w:sz w:val="24"/>
          <w:szCs w:val="24"/>
          <w:lang w:val="en-US" w:eastAsia="fr-FR"/>
        </w:rPr>
        <w:lastRenderedPageBreak/>
        <w:t>Clinical examination revealed a fixed, oblong, tender mass approximately 5 × 5 cm in the right iliac fossa, with localized guarding but no generalized abdominal rigidity.</w:t>
      </w:r>
    </w:p>
    <w:p w14:paraId="2FF6B44E" w14:textId="77777777" w:rsidR="00891F7B" w:rsidRPr="00891F7B" w:rsidRDefault="00891F7B" w:rsidP="00891F7B">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 xml:space="preserve">An abdominal computed tomography (CT) scan revealed a well-circumscribed 4 cm mass compatible with an appendiceal abscess, without </w:t>
      </w:r>
      <w:proofErr w:type="spellStart"/>
      <w:r w:rsidRPr="00891F7B">
        <w:rPr>
          <w:rFonts w:ascii="Times New Roman" w:eastAsia="Times New Roman" w:hAnsi="Times New Roman" w:cs="Times New Roman"/>
          <w:sz w:val="24"/>
          <w:szCs w:val="24"/>
          <w:lang w:val="en-US" w:eastAsia="fr-FR"/>
        </w:rPr>
        <w:t>mesoappendiceal</w:t>
      </w:r>
      <w:proofErr w:type="spellEnd"/>
      <w:r w:rsidRPr="00891F7B">
        <w:rPr>
          <w:rFonts w:ascii="Times New Roman" w:eastAsia="Times New Roman" w:hAnsi="Times New Roman" w:cs="Times New Roman"/>
          <w:sz w:val="24"/>
          <w:szCs w:val="24"/>
          <w:lang w:val="en-US" w:eastAsia="fr-FR"/>
        </w:rPr>
        <w:t xml:space="preserve"> or </w:t>
      </w:r>
      <w:proofErr w:type="spellStart"/>
      <w:r w:rsidRPr="00891F7B">
        <w:rPr>
          <w:rFonts w:ascii="Times New Roman" w:eastAsia="Times New Roman" w:hAnsi="Times New Roman" w:cs="Times New Roman"/>
          <w:sz w:val="24"/>
          <w:szCs w:val="24"/>
          <w:lang w:val="en-US" w:eastAsia="fr-FR"/>
        </w:rPr>
        <w:t>periappendiceal</w:t>
      </w:r>
      <w:proofErr w:type="spellEnd"/>
      <w:r w:rsidRPr="00891F7B">
        <w:rPr>
          <w:rFonts w:ascii="Times New Roman" w:eastAsia="Times New Roman" w:hAnsi="Times New Roman" w:cs="Times New Roman"/>
          <w:sz w:val="24"/>
          <w:szCs w:val="24"/>
          <w:lang w:val="en-US" w:eastAsia="fr-FR"/>
        </w:rPr>
        <w:t xml:space="preserve"> tissue infiltration, and no regional lymphadenopathy.</w:t>
      </w:r>
    </w:p>
    <w:p w14:paraId="266FE6FC" w14:textId="77777777" w:rsidR="00891F7B" w:rsidRPr="00891F7B" w:rsidRDefault="00891F7B" w:rsidP="00891F7B">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 xml:space="preserve">Surgical exploration via a right transverse incision revealed an </w:t>
      </w:r>
      <w:proofErr w:type="spellStart"/>
      <w:r w:rsidRPr="00891F7B">
        <w:rPr>
          <w:rFonts w:ascii="Times New Roman" w:eastAsia="Times New Roman" w:hAnsi="Times New Roman" w:cs="Times New Roman"/>
          <w:sz w:val="24"/>
          <w:szCs w:val="24"/>
          <w:lang w:val="en-US" w:eastAsia="fr-FR"/>
        </w:rPr>
        <w:t>ileocecoappendiceal</w:t>
      </w:r>
      <w:proofErr w:type="spellEnd"/>
      <w:r w:rsidRPr="00891F7B">
        <w:rPr>
          <w:rFonts w:ascii="Times New Roman" w:eastAsia="Times New Roman" w:hAnsi="Times New Roman" w:cs="Times New Roman"/>
          <w:sz w:val="24"/>
          <w:szCs w:val="24"/>
          <w:lang w:val="en-US" w:eastAsia="fr-FR"/>
        </w:rPr>
        <w:t xml:space="preserve"> inflammatory mass, sclerotic and adherent to the abdominal wall. Dissection revealed a </w:t>
      </w:r>
      <w:proofErr w:type="spellStart"/>
      <w:r w:rsidRPr="00891F7B">
        <w:rPr>
          <w:rFonts w:ascii="Times New Roman" w:eastAsia="Times New Roman" w:hAnsi="Times New Roman" w:cs="Times New Roman"/>
          <w:sz w:val="24"/>
          <w:szCs w:val="24"/>
          <w:lang w:val="en-US" w:eastAsia="fr-FR"/>
        </w:rPr>
        <w:t>pseudotumoral</w:t>
      </w:r>
      <w:proofErr w:type="spellEnd"/>
      <w:r w:rsidRPr="00891F7B">
        <w:rPr>
          <w:rFonts w:ascii="Times New Roman" w:eastAsia="Times New Roman" w:hAnsi="Times New Roman" w:cs="Times New Roman"/>
          <w:sz w:val="24"/>
          <w:szCs w:val="24"/>
          <w:lang w:val="en-US" w:eastAsia="fr-FR"/>
        </w:rPr>
        <w:t xml:space="preserve"> appendix of 3 cm</w:t>
      </w:r>
      <w:r w:rsidR="00F10D88">
        <w:rPr>
          <w:rFonts w:ascii="Times New Roman" w:eastAsia="Times New Roman" w:hAnsi="Times New Roman" w:cs="Times New Roman"/>
          <w:sz w:val="24"/>
          <w:szCs w:val="24"/>
          <w:lang w:val="en-US" w:eastAsia="fr-FR"/>
        </w:rPr>
        <w:t xml:space="preserve"> (Fig 1)</w:t>
      </w:r>
      <w:r w:rsidRPr="00891F7B">
        <w:rPr>
          <w:rFonts w:ascii="Times New Roman" w:eastAsia="Times New Roman" w:hAnsi="Times New Roman" w:cs="Times New Roman"/>
          <w:sz w:val="24"/>
          <w:szCs w:val="24"/>
          <w:lang w:val="en-US" w:eastAsia="fr-FR"/>
        </w:rPr>
        <w:t>, with a distal 3 cm citrine collection, which was sampled for microbiological analysis. An ileocecal resection with ileocolic anastomosis was performed.</w:t>
      </w:r>
    </w:p>
    <w:p w14:paraId="2DFD1270" w14:textId="77777777" w:rsidR="00891F7B" w:rsidRPr="00891F7B" w:rsidRDefault="00891F7B" w:rsidP="00891F7B">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Postoperative recovery was uneventful under amoxicillin therapy, and the patient was discharged on postoperative day 12.</w:t>
      </w:r>
    </w:p>
    <w:p w14:paraId="60B911B3" w14:textId="77777777" w:rsidR="00891F7B" w:rsidRPr="00891F7B" w:rsidRDefault="00891F7B" w:rsidP="00891F7B">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 xml:space="preserve">Microbiological analysis of the collected fluid isolated </w:t>
      </w:r>
      <w:r w:rsidRPr="007F3497">
        <w:rPr>
          <w:rFonts w:ascii="Times New Roman" w:eastAsia="Times New Roman" w:hAnsi="Times New Roman" w:cs="Times New Roman"/>
          <w:sz w:val="24"/>
          <w:szCs w:val="24"/>
          <w:lang w:val="en-US" w:eastAsia="fr-FR"/>
        </w:rPr>
        <w:t xml:space="preserve">Actinomyces </w:t>
      </w:r>
      <w:proofErr w:type="spellStart"/>
      <w:r w:rsidRPr="007F3497">
        <w:rPr>
          <w:rFonts w:ascii="Times New Roman" w:eastAsia="Times New Roman" w:hAnsi="Times New Roman" w:cs="Times New Roman"/>
          <w:sz w:val="24"/>
          <w:szCs w:val="24"/>
          <w:lang w:val="en-US" w:eastAsia="fr-FR"/>
        </w:rPr>
        <w:t>israelii</w:t>
      </w:r>
      <w:proofErr w:type="spellEnd"/>
      <w:r w:rsidRPr="00891F7B">
        <w:rPr>
          <w:rFonts w:ascii="Times New Roman" w:eastAsia="Times New Roman" w:hAnsi="Times New Roman" w:cs="Times New Roman"/>
          <w:sz w:val="24"/>
          <w:szCs w:val="24"/>
          <w:lang w:val="en-US" w:eastAsia="fr-FR"/>
        </w:rPr>
        <w:t>, sensitive to amoxicillin. Histopathological examination revealed chronic fistulized appendicitis with transmucosal lymphoid infiltration, sulfur granules suggestive of actinomycosis, and silver staining identified characteristic filamentous black bacilli.</w:t>
      </w:r>
    </w:p>
    <w:p w14:paraId="36E8F704" w14:textId="77777777" w:rsidR="00891F7B" w:rsidRDefault="00891F7B" w:rsidP="00891F7B">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Oral amoxicillin therapy was continued for 12 months. No signs of recurrence were observed during follow-up.</w:t>
      </w:r>
    </w:p>
    <w:p w14:paraId="22591904" w14:textId="77777777" w:rsidR="00F10D88" w:rsidRDefault="00F10D88" w:rsidP="00891F7B">
      <w:pPr>
        <w:spacing w:before="100" w:beforeAutospacing="1" w:after="100" w:afterAutospacing="1" w:line="240" w:lineRule="auto"/>
        <w:rPr>
          <w:rFonts w:ascii="Times New Roman" w:eastAsia="Times New Roman" w:hAnsi="Times New Roman" w:cs="Times New Roman"/>
          <w:sz w:val="24"/>
          <w:szCs w:val="24"/>
          <w:lang w:val="en-US" w:eastAsia="fr-FR"/>
        </w:rPr>
      </w:pPr>
      <w:r>
        <w:rPr>
          <w:rFonts w:ascii="Times New Roman" w:eastAsia="Times New Roman" w:hAnsi="Times New Roman" w:cs="Times New Roman"/>
          <w:noProof/>
          <w:sz w:val="24"/>
          <w:szCs w:val="24"/>
          <w:lang w:eastAsia="fr-FR"/>
        </w:rPr>
        <w:drawing>
          <wp:inline distT="0" distB="0" distL="0" distR="0" wp14:anchorId="13B7192E" wp14:editId="724DB07B">
            <wp:extent cx="4229100" cy="40957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50717-WA0003.jpg"/>
                    <pic:cNvPicPr/>
                  </pic:nvPicPr>
                  <pic:blipFill rotWithShape="1">
                    <a:blip r:embed="rId7">
                      <a:extLst>
                        <a:ext uri="{28A0092B-C50C-407E-A947-70E740481C1C}">
                          <a14:useLocalDpi xmlns:a14="http://schemas.microsoft.com/office/drawing/2010/main" val="0"/>
                        </a:ext>
                      </a:extLst>
                    </a:blip>
                    <a:srcRect r="329" b="27603"/>
                    <a:stretch/>
                  </pic:blipFill>
                  <pic:spPr bwMode="auto">
                    <a:xfrm>
                      <a:off x="0" y="0"/>
                      <a:ext cx="4229417" cy="4096057"/>
                    </a:xfrm>
                    <a:prstGeom prst="rect">
                      <a:avLst/>
                    </a:prstGeom>
                    <a:ln>
                      <a:noFill/>
                    </a:ln>
                    <a:extLst>
                      <a:ext uri="{53640926-AAD7-44D8-BBD7-CCE9431645EC}">
                        <a14:shadowObscured xmlns:a14="http://schemas.microsoft.com/office/drawing/2010/main"/>
                      </a:ext>
                    </a:extLst>
                  </pic:spPr>
                </pic:pic>
              </a:graphicData>
            </a:graphic>
          </wp:inline>
        </w:drawing>
      </w:r>
    </w:p>
    <w:p w14:paraId="4F2169A5" w14:textId="77777777" w:rsidR="00F10D88" w:rsidRPr="00F10D88" w:rsidRDefault="00F10D88" w:rsidP="00891F7B">
      <w:pPr>
        <w:spacing w:before="100" w:beforeAutospacing="1" w:after="100" w:afterAutospacing="1" w:line="240" w:lineRule="auto"/>
        <w:rPr>
          <w:rFonts w:ascii="Times New Roman" w:eastAsia="Times New Roman" w:hAnsi="Times New Roman" w:cs="Times New Roman"/>
          <w:i/>
          <w:iCs/>
          <w:sz w:val="24"/>
          <w:szCs w:val="24"/>
          <w:lang w:val="en-US" w:eastAsia="fr-FR"/>
        </w:rPr>
      </w:pPr>
      <w:r w:rsidRPr="00F10D88">
        <w:rPr>
          <w:i/>
          <w:iCs/>
          <w:lang w:val="en-US"/>
        </w:rPr>
        <w:t xml:space="preserve">Fig 1: Intraoperative view showing a </w:t>
      </w:r>
      <w:proofErr w:type="spellStart"/>
      <w:r w:rsidRPr="00F10D88">
        <w:rPr>
          <w:i/>
          <w:iCs/>
          <w:lang w:val="en-US"/>
        </w:rPr>
        <w:t>pseudotumoral</w:t>
      </w:r>
      <w:proofErr w:type="spellEnd"/>
      <w:r w:rsidRPr="00F10D88">
        <w:rPr>
          <w:i/>
          <w:iCs/>
          <w:lang w:val="en-US"/>
        </w:rPr>
        <w:t xml:space="preserve"> appendix, thickened, sclerotic, and fistulized. The inflammatory and adherent appearance suggests a complicated chronic form of appendicitis.</w:t>
      </w:r>
    </w:p>
    <w:p w14:paraId="4FDECBD0" w14:textId="77777777" w:rsidR="00C019FA" w:rsidRPr="00C019FA" w:rsidRDefault="00C019FA" w:rsidP="00C019FA">
      <w:pPr>
        <w:spacing w:before="100" w:beforeAutospacing="1" w:after="100" w:afterAutospacing="1" w:line="240" w:lineRule="auto"/>
        <w:rPr>
          <w:rFonts w:ascii="Times New Roman" w:eastAsia="Times New Roman" w:hAnsi="Times New Roman" w:cs="Times New Roman"/>
          <w:b/>
          <w:bCs/>
          <w:sz w:val="24"/>
          <w:szCs w:val="24"/>
          <w:lang w:val="en-US" w:eastAsia="fr-FR"/>
        </w:rPr>
      </w:pPr>
      <w:r>
        <w:rPr>
          <w:rFonts w:ascii="Times New Roman" w:eastAsia="Times New Roman" w:hAnsi="Times New Roman" w:cs="Times New Roman"/>
          <w:b/>
          <w:bCs/>
          <w:sz w:val="24"/>
          <w:szCs w:val="24"/>
          <w:lang w:val="en-US" w:eastAsia="fr-FR"/>
        </w:rPr>
        <w:lastRenderedPageBreak/>
        <w:t>Discussion</w:t>
      </w:r>
    </w:p>
    <w:p w14:paraId="313DC17B" w14:textId="77777777" w:rsidR="00C019FA" w:rsidRPr="00C019FA" w:rsidRDefault="00891F7B" w:rsidP="00C019FA">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 xml:space="preserve">Actinomycosis is a rare, slow-progressing chronic bacterial infection caused by non-spore-forming, anaerobic Gram-positive bacilli of the genus </w:t>
      </w:r>
      <w:r w:rsidRPr="007F3497">
        <w:rPr>
          <w:rFonts w:ascii="Times New Roman" w:eastAsia="Times New Roman" w:hAnsi="Times New Roman" w:cs="Times New Roman"/>
          <w:sz w:val="24"/>
          <w:szCs w:val="24"/>
          <w:lang w:val="en-US" w:eastAsia="fr-FR"/>
        </w:rPr>
        <w:t>Actinomyces</w:t>
      </w:r>
      <w:r w:rsidRPr="00891F7B">
        <w:rPr>
          <w:rFonts w:ascii="Times New Roman" w:eastAsia="Times New Roman" w:hAnsi="Times New Roman" w:cs="Times New Roman"/>
          <w:sz w:val="24"/>
          <w:szCs w:val="24"/>
          <w:lang w:val="en-US" w:eastAsia="fr-FR"/>
        </w:rPr>
        <w:t xml:space="preserve">, which may present with </w:t>
      </w:r>
      <w:r w:rsidR="002C6E34">
        <w:rPr>
          <w:rFonts w:ascii="Times New Roman" w:eastAsia="Times New Roman" w:hAnsi="Times New Roman" w:cs="Times New Roman"/>
          <w:sz w:val="24"/>
          <w:szCs w:val="24"/>
          <w:lang w:val="en-US" w:eastAsia="fr-FR"/>
        </w:rPr>
        <w:t xml:space="preserve">filamentous, branching forms </w:t>
      </w:r>
      <w:r w:rsidR="002C6E34" w:rsidRPr="007F3497">
        <w:rPr>
          <w:rFonts w:ascii="Times New Roman" w:eastAsia="Times New Roman" w:hAnsi="Times New Roman" w:cs="Times New Roman"/>
          <w:sz w:val="24"/>
          <w:szCs w:val="24"/>
          <w:lang w:val="en-US" w:eastAsia="fr-FR"/>
        </w:rPr>
        <w:fldChar w:fldCharType="begin"/>
      </w:r>
      <w:r w:rsidR="002C6E34" w:rsidRPr="007F3497">
        <w:rPr>
          <w:rFonts w:ascii="Times New Roman" w:eastAsia="Times New Roman" w:hAnsi="Times New Roman" w:cs="Times New Roman"/>
          <w:sz w:val="24"/>
          <w:szCs w:val="24"/>
          <w:lang w:val="en-US" w:eastAsia="fr-FR"/>
        </w:rPr>
        <w:instrText xml:space="preserve"> ADDIN ZOTERO_ITEM CSL_CITATION {"citationID":"QB7C2IZe","properties":{"formattedCitation":"(6)","plainCitation":"(6)","noteIndex":0},"citationItems":[{"id":1754,"uris":["http://zotero.org/users/17016691/items/9898BVI9"],"itemData":{"id":1754,"type":"article-journal","container-title":"Clinical Infectious Diseases","ISSN":"1058-4838","issue":"6","note":"publisher: Oxford University Press","page":"1255-1261","source":"JSTOR","title":"Actinomycosis","volume":"26","author":[{"family":"Smego","given":"Raymond A."},{"family":"Foglia","given":"Ginamarie"}],"issued":{"date-parts":[["1998"]]}}}],"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C6E34" w:rsidRPr="007F3497">
        <w:rPr>
          <w:rFonts w:ascii="Times New Roman" w:eastAsia="Times New Roman" w:hAnsi="Times New Roman" w:cs="Times New Roman"/>
          <w:sz w:val="24"/>
          <w:szCs w:val="24"/>
          <w:lang w:val="en-US" w:eastAsia="fr-FR"/>
        </w:rPr>
        <w:t>(6)</w:t>
      </w:r>
      <w:r w:rsidR="002C6E34" w:rsidRPr="007F3497">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 xml:space="preserve">. </w:t>
      </w:r>
      <w:r w:rsidR="00C019FA" w:rsidRPr="00C019FA">
        <w:rPr>
          <w:rFonts w:ascii="Times New Roman" w:eastAsia="Times New Roman" w:hAnsi="Times New Roman" w:cs="Times New Roman"/>
          <w:sz w:val="24"/>
          <w:szCs w:val="24"/>
          <w:lang w:val="en-US" w:eastAsia="fr-FR"/>
        </w:rPr>
        <w:t xml:space="preserve">The most commonly implicated species in humans is Actinomyces </w:t>
      </w:r>
      <w:proofErr w:type="spellStart"/>
      <w:r w:rsidR="00C019FA" w:rsidRPr="00C019FA">
        <w:rPr>
          <w:rFonts w:ascii="Times New Roman" w:eastAsia="Times New Roman" w:hAnsi="Times New Roman" w:cs="Times New Roman"/>
          <w:sz w:val="24"/>
          <w:szCs w:val="24"/>
          <w:lang w:val="en-US" w:eastAsia="fr-FR"/>
        </w:rPr>
        <w:t>israelii</w:t>
      </w:r>
      <w:proofErr w:type="spellEnd"/>
      <w:r w:rsidR="00C019FA" w:rsidRPr="00C019FA">
        <w:rPr>
          <w:rFonts w:ascii="Times New Roman" w:eastAsia="Times New Roman" w:hAnsi="Times New Roman" w:cs="Times New Roman"/>
          <w:sz w:val="24"/>
          <w:szCs w:val="24"/>
          <w:lang w:val="en-US" w:eastAsia="fr-FR"/>
        </w:rPr>
        <w:t>.</w:t>
      </w:r>
    </w:p>
    <w:p w14:paraId="29345A23" w14:textId="77777777" w:rsidR="00891F7B" w:rsidRPr="00891F7B" w:rsidRDefault="00C019FA" w:rsidP="00C019FA">
      <w:pPr>
        <w:spacing w:before="100" w:beforeAutospacing="1" w:after="100" w:afterAutospacing="1" w:line="240" w:lineRule="auto"/>
        <w:rPr>
          <w:rFonts w:ascii="Times New Roman" w:eastAsia="Times New Roman" w:hAnsi="Times New Roman" w:cs="Times New Roman"/>
          <w:sz w:val="24"/>
          <w:szCs w:val="24"/>
          <w:lang w:val="en-US" w:eastAsia="fr-FR"/>
        </w:rPr>
      </w:pPr>
      <w:r w:rsidRPr="00C019FA">
        <w:rPr>
          <w:rFonts w:ascii="Times New Roman" w:eastAsia="Times New Roman" w:hAnsi="Times New Roman" w:cs="Times New Roman"/>
          <w:sz w:val="24"/>
          <w:szCs w:val="24"/>
          <w:lang w:val="en-US" w:eastAsia="fr-FR"/>
        </w:rPr>
        <w:t xml:space="preserve">Actinomyces are normal commensals of the oropharynx, gastrointestinal tract, and female genital tract </w:t>
      </w:r>
      <w:r w:rsidR="002C6E34" w:rsidRPr="00C019FA">
        <w:rPr>
          <w:rFonts w:ascii="Times New Roman" w:eastAsia="Times New Roman" w:hAnsi="Times New Roman" w:cs="Times New Roman"/>
          <w:sz w:val="24"/>
          <w:szCs w:val="24"/>
          <w:lang w:val="en-US" w:eastAsia="fr-FR"/>
        </w:rPr>
        <w:fldChar w:fldCharType="begin"/>
      </w:r>
      <w:r w:rsidR="002C6E34" w:rsidRPr="00C019FA">
        <w:rPr>
          <w:rFonts w:ascii="Times New Roman" w:eastAsia="Times New Roman" w:hAnsi="Times New Roman" w:cs="Times New Roman"/>
          <w:sz w:val="24"/>
          <w:szCs w:val="24"/>
          <w:lang w:val="en-US" w:eastAsia="fr-FR"/>
        </w:rPr>
        <w:instrText xml:space="preserve"> ADDIN ZOTERO_ITEM CSL_CITATION {"citationID":"4IAhdjId","properties":{"formattedCitation":"(7)","plainCitation":"(7)","noteIndex":0},"citationItems":[{"id":1750,"uris":["http://zotero.org/users/17016691/items/VR53L9FV"],"itemData":{"id":1750,"type":"article-journal","container-title":"Human Pathology","DOI":"10.1016/s0046-8177(73)80097-8","ISSN":"0046-8177","issue":"3","journalAbbreviation":"Hum Pathol","language":"eng","note":"PMID: 4756858","page":"319-330","source":"PubMed","title":"Human actinomycosis. A study of 181 subjects","volume":"4","author":[{"family":"Brown","given":"J. R."}],"issued":{"date-parts":[["1973",9]]}}}],"schema":"https://github.com/citation-style-language/schema/raw/master/csl-citation.json"} </w:instrText>
      </w:r>
      <w:r w:rsidR="002C6E34" w:rsidRPr="00C019FA">
        <w:rPr>
          <w:rFonts w:ascii="Times New Roman" w:eastAsia="Times New Roman" w:hAnsi="Times New Roman" w:cs="Times New Roman"/>
          <w:sz w:val="24"/>
          <w:szCs w:val="24"/>
          <w:lang w:val="en-US" w:eastAsia="fr-FR"/>
        </w:rPr>
        <w:fldChar w:fldCharType="separate"/>
      </w:r>
      <w:r w:rsidR="002C6E34" w:rsidRPr="00C019FA">
        <w:rPr>
          <w:rFonts w:ascii="Times New Roman" w:eastAsia="Times New Roman" w:hAnsi="Times New Roman" w:cs="Times New Roman"/>
          <w:sz w:val="24"/>
          <w:szCs w:val="24"/>
          <w:lang w:val="en-US" w:eastAsia="fr-FR"/>
        </w:rPr>
        <w:t>(7)</w:t>
      </w:r>
      <w:r w:rsidR="002C6E34" w:rsidRPr="00C019FA">
        <w:rPr>
          <w:rFonts w:ascii="Times New Roman" w:eastAsia="Times New Roman" w:hAnsi="Times New Roman" w:cs="Times New Roman"/>
          <w:sz w:val="24"/>
          <w:szCs w:val="24"/>
          <w:lang w:val="en-US" w:eastAsia="fr-FR"/>
        </w:rPr>
        <w:fldChar w:fldCharType="end"/>
      </w:r>
      <w:r w:rsidR="00891F7B" w:rsidRPr="00891F7B">
        <w:rPr>
          <w:rFonts w:ascii="Times New Roman" w:eastAsia="Times New Roman" w:hAnsi="Times New Roman" w:cs="Times New Roman"/>
          <w:sz w:val="24"/>
          <w:szCs w:val="24"/>
          <w:lang w:val="en-US" w:eastAsia="fr-FR"/>
        </w:rPr>
        <w:t>. It has low pathogenic potential and usually requires mucosal disruption to invade tissue, as in cases of appendicitis, diverticulitis, digestive perforation, previous abdominal surgery, foreign bodies,</w:t>
      </w:r>
      <w:r w:rsidR="002C6E34">
        <w:rPr>
          <w:rFonts w:ascii="Times New Roman" w:eastAsia="Times New Roman" w:hAnsi="Times New Roman" w:cs="Times New Roman"/>
          <w:sz w:val="24"/>
          <w:szCs w:val="24"/>
          <w:lang w:val="en-US" w:eastAsia="fr-FR"/>
        </w:rPr>
        <w:t xml:space="preserve"> or gastrointestinal cancers </w:t>
      </w:r>
      <w:r w:rsidR="002C6E34" w:rsidRPr="007F3497">
        <w:rPr>
          <w:rFonts w:ascii="Times New Roman" w:eastAsia="Times New Roman" w:hAnsi="Times New Roman" w:cs="Times New Roman"/>
          <w:sz w:val="24"/>
          <w:szCs w:val="24"/>
          <w:lang w:val="en-US" w:eastAsia="fr-FR"/>
        </w:rPr>
        <w:fldChar w:fldCharType="begin"/>
      </w:r>
      <w:r w:rsidR="002C6E34" w:rsidRPr="007F3497">
        <w:rPr>
          <w:rFonts w:ascii="Times New Roman" w:eastAsia="Times New Roman" w:hAnsi="Times New Roman" w:cs="Times New Roman"/>
          <w:sz w:val="24"/>
          <w:szCs w:val="24"/>
          <w:lang w:val="en-US" w:eastAsia="fr-FR"/>
        </w:rPr>
        <w:instrText xml:space="preserve"> ADDIN ZOTERO_ITEM CSL_CITATION {"citationID":"qtSLzrao","properties":{"formattedCitation":"(8)","plainCitation":"(8)","noteIndex":0},"citationItems":[{"id":1762,"uris":["http://zotero.org/users/17016691/items/IQ42ZXVX"],"itemData":{"id":1762,"type":"article-journal","abstract":"Abdominal actinomycosis has been recognised for over 150 years yet remains largely unknown to most clinicians. It's varied presentations are usually considered to represent malignancy rather than an infective process - and was once described as 'the most misdiagnosed disease'. Actinomyces are gram positive bacilli of the Actinomycetales genus, and A. israelii is responsible for the majority of human disease. They are normal commensal inhabitants of the human bronchial and gastrointestinal tracts and seem to only cause pathological infection after preceding mucosal breakdown. Patients who have undergone appendicectomy, have had a missed perforated appendicitis or women with a history of intrauterine contraceptive device use are at an increased risk. Florid abscess formation with fistulation, abundant granulation and dense surrounding fibrosis are common. Diagnosis prior to, or even during, surgery is rare and the findings are usually mistaken for acute inflammatory pathologies or malignancy. The treatment of choice is prolonged antibiotic therapy, usually with penicillin to which the organisms remain exquisitely sensitive, although delayed recurrence is possible. This review outlines the historical background of actinomyceal infection and considers the epidemiology, pathophysiology and clinical features of abdominal actinomycosis.","container-title":"International Journal of Surgery (London, England)","DOI":"10.1016/j.ijsu.2006.06.009","ISSN":"1743-9159","issue":"6","journalAbbreviation":"Int J Surg","language":"eng","note":"PMID: 18078685","page":"441-448","source":"PubMed","title":"Abdominal actinomycosis","volume":"5","author":[{"family":"Garner","given":"J. P."},{"family":"Macdonald","given":"M."},{"family":"Kumar","given":"P. K."}],"issued":{"date-parts":[["2007",12]]}}}],"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C6E34" w:rsidRPr="007F3497">
        <w:rPr>
          <w:rFonts w:ascii="Times New Roman" w:eastAsia="Times New Roman" w:hAnsi="Times New Roman" w:cs="Times New Roman"/>
          <w:sz w:val="24"/>
          <w:szCs w:val="24"/>
          <w:lang w:val="en-US" w:eastAsia="fr-FR"/>
        </w:rPr>
        <w:t>(8)</w:t>
      </w:r>
      <w:r w:rsidR="002C6E34" w:rsidRPr="007F3497">
        <w:rPr>
          <w:rFonts w:ascii="Times New Roman" w:eastAsia="Times New Roman" w:hAnsi="Times New Roman" w:cs="Times New Roman"/>
          <w:sz w:val="24"/>
          <w:szCs w:val="24"/>
          <w:lang w:val="en-US" w:eastAsia="fr-FR"/>
        </w:rPr>
        <w:fldChar w:fldCharType="end"/>
      </w:r>
      <w:r w:rsidR="00891F7B" w:rsidRPr="00891F7B">
        <w:rPr>
          <w:rFonts w:ascii="Times New Roman" w:eastAsia="Times New Roman" w:hAnsi="Times New Roman" w:cs="Times New Roman"/>
          <w:sz w:val="24"/>
          <w:szCs w:val="24"/>
          <w:lang w:val="en-US" w:eastAsia="fr-FR"/>
        </w:rPr>
        <w:t>.</w:t>
      </w:r>
    </w:p>
    <w:p w14:paraId="5872AB02" w14:textId="77777777" w:rsidR="00891F7B" w:rsidRPr="00891F7B" w:rsidRDefault="00891F7B" w:rsidP="00913949">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 xml:space="preserve">clinical </w:t>
      </w:r>
      <w:r w:rsidR="00913949" w:rsidRPr="00913949">
        <w:rPr>
          <w:rFonts w:ascii="Times New Roman" w:eastAsia="Times New Roman" w:hAnsi="Times New Roman" w:cs="Times New Roman"/>
          <w:sz w:val="24"/>
          <w:szCs w:val="24"/>
          <w:lang w:val="en-US" w:eastAsia="fr-FR"/>
        </w:rPr>
        <w:t>Actinomycosis present</w:t>
      </w:r>
      <w:r w:rsidR="00913949">
        <w:rPr>
          <w:rFonts w:ascii="Times New Roman" w:eastAsia="Times New Roman" w:hAnsi="Times New Roman" w:cs="Times New Roman"/>
          <w:sz w:val="24"/>
          <w:szCs w:val="24"/>
          <w:lang w:val="en-US" w:eastAsia="fr-FR"/>
        </w:rPr>
        <w:t xml:space="preserve">s in three major clinical </w:t>
      </w:r>
      <w:r w:rsidRPr="00891F7B">
        <w:rPr>
          <w:rFonts w:ascii="Times New Roman" w:eastAsia="Times New Roman" w:hAnsi="Times New Roman" w:cs="Times New Roman"/>
          <w:sz w:val="24"/>
          <w:szCs w:val="24"/>
          <w:lang w:val="en-US" w:eastAsia="fr-FR"/>
        </w:rPr>
        <w:t>forms:</w:t>
      </w:r>
    </w:p>
    <w:p w14:paraId="421751B4" w14:textId="77777777" w:rsidR="00891F7B" w:rsidRPr="007F3497" w:rsidRDefault="00891F7B" w:rsidP="00891F7B">
      <w:pPr>
        <w:numPr>
          <w:ilvl w:val="0"/>
          <w:numId w:val="1"/>
        </w:numPr>
        <w:spacing w:before="100" w:beforeAutospacing="1" w:after="100" w:afterAutospacing="1" w:line="240" w:lineRule="auto"/>
        <w:rPr>
          <w:rFonts w:ascii="Times New Roman" w:eastAsia="Times New Roman" w:hAnsi="Times New Roman" w:cs="Times New Roman"/>
          <w:sz w:val="24"/>
          <w:szCs w:val="24"/>
          <w:lang w:val="en-US" w:eastAsia="fr-FR"/>
        </w:rPr>
      </w:pPr>
      <w:r w:rsidRPr="007F3497">
        <w:rPr>
          <w:rFonts w:ascii="Times New Roman" w:eastAsia="Times New Roman" w:hAnsi="Times New Roman" w:cs="Times New Roman"/>
          <w:sz w:val="24"/>
          <w:szCs w:val="24"/>
          <w:lang w:val="en-US" w:eastAsia="fr-FR"/>
        </w:rPr>
        <w:t>Cervicofacial: 40–55% of cases</w:t>
      </w:r>
    </w:p>
    <w:p w14:paraId="13A64866" w14:textId="77777777" w:rsidR="00891F7B" w:rsidRPr="007F3497" w:rsidRDefault="00891F7B" w:rsidP="00891F7B">
      <w:pPr>
        <w:numPr>
          <w:ilvl w:val="0"/>
          <w:numId w:val="1"/>
        </w:numPr>
        <w:spacing w:before="100" w:beforeAutospacing="1" w:after="100" w:afterAutospacing="1" w:line="240" w:lineRule="auto"/>
        <w:rPr>
          <w:rFonts w:ascii="Times New Roman" w:eastAsia="Times New Roman" w:hAnsi="Times New Roman" w:cs="Times New Roman"/>
          <w:sz w:val="24"/>
          <w:szCs w:val="24"/>
          <w:lang w:val="en-US" w:eastAsia="fr-FR"/>
        </w:rPr>
      </w:pPr>
      <w:r w:rsidRPr="007F3497">
        <w:rPr>
          <w:rFonts w:ascii="Times New Roman" w:eastAsia="Times New Roman" w:hAnsi="Times New Roman" w:cs="Times New Roman"/>
          <w:sz w:val="24"/>
          <w:szCs w:val="24"/>
          <w:lang w:val="en-US" w:eastAsia="fr-FR"/>
        </w:rPr>
        <w:t>Abdominopelvic: 20%</w:t>
      </w:r>
    </w:p>
    <w:p w14:paraId="6D343B02" w14:textId="77777777" w:rsidR="00891F7B" w:rsidRPr="007F3497" w:rsidRDefault="002C6E34" w:rsidP="00891F7B">
      <w:pPr>
        <w:numPr>
          <w:ilvl w:val="0"/>
          <w:numId w:val="1"/>
        </w:numPr>
        <w:spacing w:before="100" w:beforeAutospacing="1" w:after="100" w:afterAutospacing="1" w:line="240" w:lineRule="auto"/>
        <w:rPr>
          <w:rFonts w:ascii="Times New Roman" w:eastAsia="Times New Roman" w:hAnsi="Times New Roman" w:cs="Times New Roman"/>
          <w:sz w:val="24"/>
          <w:szCs w:val="24"/>
          <w:lang w:val="en-US" w:eastAsia="fr-FR"/>
        </w:rPr>
      </w:pPr>
      <w:r w:rsidRPr="007F3497">
        <w:rPr>
          <w:rFonts w:ascii="Times New Roman" w:eastAsia="Times New Roman" w:hAnsi="Times New Roman" w:cs="Times New Roman"/>
          <w:sz w:val="24"/>
          <w:szCs w:val="24"/>
          <w:lang w:val="en-US" w:eastAsia="fr-FR"/>
        </w:rPr>
        <w:t xml:space="preserve">Thoracic: 15% </w:t>
      </w:r>
      <w:r w:rsidRPr="007F3497">
        <w:rPr>
          <w:rFonts w:ascii="Times New Roman" w:eastAsia="Times New Roman" w:hAnsi="Times New Roman" w:cs="Times New Roman"/>
          <w:sz w:val="24"/>
          <w:szCs w:val="24"/>
          <w:lang w:val="en-US" w:eastAsia="fr-FR"/>
        </w:rPr>
        <w:fldChar w:fldCharType="begin"/>
      </w:r>
      <w:r w:rsidRPr="007F3497">
        <w:rPr>
          <w:rFonts w:ascii="Times New Roman" w:eastAsia="Times New Roman" w:hAnsi="Times New Roman" w:cs="Times New Roman"/>
          <w:sz w:val="24"/>
          <w:szCs w:val="24"/>
          <w:lang w:val="en-US" w:eastAsia="fr-FR"/>
        </w:rPr>
        <w:instrText xml:space="preserve"> ADDIN ZOTERO_ITEM CSL_CITATION {"citationID":"bwnZnCMG","properties":{"formattedCitation":"(9)","plainCitation":"(9)","noteIndex":0},"citationItems":[{"id":1752,"uris":["http://zotero.org/users/17016691/items/94B8AGTA"],"itemData":{"id":1752,"type":"article-journal","abstract":"Actinomycosis was at one time a common diagnosis in this country. It still is fairly common in some parts of the world. As the numbers of antibiotics and indications for their use have increased, the disease has almost become a medical rarity in the United States. This fact might be thought a paradox in view of the universal presence of the actinomyces organisms in every human mouth. However, it is perhaps not well recognized that the actinomyces are true bacteria, and that they are particularly sensitive to most of the common antibacterials in current usage. These facts have combined to decrease the clinical frequency of the disease as well as effectively reduce the opportunity for securing a satisfactory specimen for laboratory culture in suspected cases. Actinomycosis can present in a variety of forms and may mimic other infections or even neoplasms. The clinical pattern of remission and exacerbation of symptoms occurring in parallel sequence with initiation and cessation of antibiotic administration is a phenomenon which should increase suspicion for actinomycosis in any of its manifestations.","container-title":"The Laryngoscope","DOI":"10.1288/00005537-198409000-00013","ISSN":"0023-852X","issue":"9","journalAbbreviation":"Laryngoscope","language":"eng","note":"PMID: 6381942","page":"1198-1217","source":"PubMed","title":"Actinomycosis: diagnostic and therapeutic considerations and a review of 32 cases","title-short":"Actinomycosis","volume":"94","author":[{"family":"Bennhoff","given":"D. F."}],"issued":{"date-parts":[["1984",9]]}}}],"schema":"https://github.com/citation-style-language/schema/raw/master/csl-citation.json"} </w:instrText>
      </w:r>
      <w:r w:rsidRPr="007F3497">
        <w:rPr>
          <w:rFonts w:ascii="Times New Roman" w:eastAsia="Times New Roman" w:hAnsi="Times New Roman" w:cs="Times New Roman"/>
          <w:sz w:val="24"/>
          <w:szCs w:val="24"/>
          <w:lang w:val="en-US" w:eastAsia="fr-FR"/>
        </w:rPr>
        <w:fldChar w:fldCharType="separate"/>
      </w:r>
      <w:r w:rsidRPr="007F3497">
        <w:rPr>
          <w:rFonts w:ascii="Times New Roman" w:eastAsia="Times New Roman" w:hAnsi="Times New Roman" w:cs="Times New Roman"/>
          <w:sz w:val="24"/>
          <w:szCs w:val="24"/>
          <w:lang w:val="en-US" w:eastAsia="fr-FR"/>
        </w:rPr>
        <w:t>(9)</w:t>
      </w:r>
      <w:r w:rsidRPr="007F3497">
        <w:rPr>
          <w:rFonts w:ascii="Times New Roman" w:eastAsia="Times New Roman" w:hAnsi="Times New Roman" w:cs="Times New Roman"/>
          <w:sz w:val="24"/>
          <w:szCs w:val="24"/>
          <w:lang w:val="en-US" w:eastAsia="fr-FR"/>
        </w:rPr>
        <w:fldChar w:fldCharType="end"/>
      </w:r>
      <w:r w:rsidRPr="007F3497">
        <w:rPr>
          <w:rFonts w:ascii="Times New Roman" w:eastAsia="Times New Roman" w:hAnsi="Times New Roman" w:cs="Times New Roman"/>
          <w:sz w:val="24"/>
          <w:szCs w:val="24"/>
          <w:lang w:val="en-US" w:eastAsia="fr-FR"/>
        </w:rPr>
        <w:t>.</w:t>
      </w:r>
    </w:p>
    <w:p w14:paraId="07C8A049" w14:textId="77777777" w:rsidR="00891F7B" w:rsidRPr="00891F7B" w:rsidRDefault="00891F7B" w:rsidP="00913949">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In</w:t>
      </w:r>
      <w:r w:rsidR="00913949">
        <w:rPr>
          <w:rFonts w:ascii="Times New Roman" w:eastAsia="Times New Roman" w:hAnsi="Times New Roman" w:cs="Times New Roman"/>
          <w:sz w:val="24"/>
          <w:szCs w:val="24"/>
          <w:lang w:val="en-US" w:eastAsia="fr-FR"/>
        </w:rPr>
        <w:t xml:space="preserve"> the abdominal cavity</w:t>
      </w:r>
      <w:r w:rsidRPr="00891F7B">
        <w:rPr>
          <w:rFonts w:ascii="Times New Roman" w:eastAsia="Times New Roman" w:hAnsi="Times New Roman" w:cs="Times New Roman"/>
          <w:sz w:val="24"/>
          <w:szCs w:val="24"/>
          <w:lang w:val="en-US" w:eastAsia="fr-FR"/>
        </w:rPr>
        <w:t xml:space="preserve">, </w:t>
      </w:r>
      <w:r w:rsidRPr="007F3497">
        <w:rPr>
          <w:rFonts w:ascii="Times New Roman" w:eastAsia="Times New Roman" w:hAnsi="Times New Roman" w:cs="Times New Roman"/>
          <w:sz w:val="24"/>
          <w:szCs w:val="24"/>
          <w:lang w:val="en-US" w:eastAsia="fr-FR"/>
        </w:rPr>
        <w:t>Actinomyces</w:t>
      </w:r>
      <w:r w:rsidRPr="00891F7B">
        <w:rPr>
          <w:rFonts w:ascii="Times New Roman" w:eastAsia="Times New Roman" w:hAnsi="Times New Roman" w:cs="Times New Roman"/>
          <w:sz w:val="24"/>
          <w:szCs w:val="24"/>
          <w:lang w:val="en-US" w:eastAsia="fr-FR"/>
        </w:rPr>
        <w:t xml:space="preserve"> species colonize the right colon, especially stagnation-prone areas like the cec</w:t>
      </w:r>
      <w:r w:rsidR="002C6E34">
        <w:rPr>
          <w:rFonts w:ascii="Times New Roman" w:eastAsia="Times New Roman" w:hAnsi="Times New Roman" w:cs="Times New Roman"/>
          <w:sz w:val="24"/>
          <w:szCs w:val="24"/>
          <w:lang w:val="en-US" w:eastAsia="fr-FR"/>
        </w:rPr>
        <w:t xml:space="preserve">um, appendix, or diverticula </w:t>
      </w:r>
      <w:r w:rsidR="002C6E34"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CO4vEUdJ","properties":{"formattedCitation":"(8)","plainCitation":"(8)","noteIndex":0},"citationItems":[{"id":1762,"uris":["http://zotero.org/users/17016691/items/IQ42ZXVX"],"itemData":{"id":1762,"type":"article-journal","abstract":"Abdominal actinomycosis has been recognised for over 150 years yet remains largely unknown to most clinicians. It's varied presentations are usually considered to represent malignancy rather than an infective process - and was once described as 'the most misdiagnosed disease'. Actinomyces are gram positive bacilli of the Actinomycetales genus, and A. israelii is responsible for the majority of human disease. They are normal commensal inhabitants of the human bronchial and gastrointestinal tracts and seem to only cause pathological infection after preceding mucosal breakdown. Patients who have undergone appendicectomy, have had a missed perforated appendicitis or women with a history of intrauterine contraceptive device use are at an increased risk. Florid abscess formation with fistulation, abundant granulation and dense surrounding fibrosis are common. Diagnosis prior to, or even during, surgery is rare and the findings are usually mistaken for acute inflammatory pathologies or malignancy. The treatment of choice is prolonged antibiotic therapy, usually with penicillin to which the organisms remain exquisitely sensitive, although delayed recurrence is possible. This review outlines the historical background of actinomyceal infection and considers the epidemiology, pathophysiology and clinical features of abdominal actinomycosis.","container-title":"International Journal of Surgery (London, England)","DOI":"10.1016/j.ijsu.2006.06.009","ISSN":"1743-9159","issue":"6","journalAbbreviation":"Int J Surg","language":"eng","note":"PMID: 18078685","page":"441-448","source":"PubMed","title":"Abdominal actinomycosis","volume":"5","author":[{"family":"Garner","given":"J. P."},{"family":"Macdonald","given":"M."},{"family":"Kumar","given":"P. K."}],"issued":{"date-parts":[["2007",12]]}}}],"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C6E34" w:rsidRPr="007F3497">
        <w:rPr>
          <w:rFonts w:ascii="Times New Roman" w:eastAsia="Times New Roman" w:hAnsi="Times New Roman" w:cs="Times New Roman"/>
          <w:sz w:val="24"/>
          <w:szCs w:val="24"/>
          <w:lang w:val="en-US" w:eastAsia="fr-FR"/>
        </w:rPr>
        <w:t>(8)</w:t>
      </w:r>
      <w:r w:rsidR="002C6E34" w:rsidRPr="007F3497">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 xml:space="preserve">. Infection can occur weeks or even years after a mucosal breach, explaining its insidious progression. In 75% of cases, perforated appendicitis is </w:t>
      </w:r>
      <w:r w:rsidR="002C6E34">
        <w:rPr>
          <w:rFonts w:ascii="Times New Roman" w:eastAsia="Times New Roman" w:hAnsi="Times New Roman" w:cs="Times New Roman"/>
          <w:sz w:val="24"/>
          <w:szCs w:val="24"/>
          <w:lang w:val="en-US" w:eastAsia="fr-FR"/>
        </w:rPr>
        <w:t xml:space="preserve">the trigger </w:t>
      </w:r>
      <w:r w:rsidR="002C6E34" w:rsidRPr="007F3497">
        <w:rPr>
          <w:rFonts w:ascii="Times New Roman" w:eastAsia="Times New Roman" w:hAnsi="Times New Roman" w:cs="Times New Roman"/>
          <w:sz w:val="24"/>
          <w:szCs w:val="24"/>
          <w:lang w:val="en-US" w:eastAsia="fr-FR"/>
        </w:rPr>
        <w:fldChar w:fldCharType="begin"/>
      </w:r>
      <w:r w:rsidR="002C6E34" w:rsidRPr="007F3497">
        <w:rPr>
          <w:rFonts w:ascii="Times New Roman" w:eastAsia="Times New Roman" w:hAnsi="Times New Roman" w:cs="Times New Roman"/>
          <w:sz w:val="24"/>
          <w:szCs w:val="24"/>
          <w:lang w:val="en-US" w:eastAsia="fr-FR"/>
        </w:rPr>
        <w:instrText xml:space="preserve"> ADDIN ZOTERO_ITEM CSL_CITATION {"citationID":"O7gsoNzi","properties":{"formattedCitation":"(10)","plainCitation":"(10)","noteIndex":0},"citationItems":[{"id":1782,"uris":["http://zotero.org/users/17016691/items/P3RD2URN"],"itemData":{"id":1782,"type":"article-journal","abstract":"A case of actinomycosis affecting multiple sites in the colon, masquerading as diverticulitis, is presented. Final diagnosis was delayed until a tuboovarian abscess developed that required resection and was found to contain sulfur granules. Bacteriology, pathophysiology, and antibiotic treatment of abdominal actinomycosis is discussed. Difficulties in diagnosis are mentioned.","container-title":"The American Journal of Gastroenterology","ISSN":"0002-9270","issue":"12","journalAbbreviation":"Am J Gastroenterol","language":"eng","note":"PMID: 3788934","page":"1212-1214","source":"PubMed","title":"Actinomycosis at multiple colonic sites","volume":"81","author":[{"family":"Deshmukh","given":"N."},{"family":"Heaney","given":"S. J."}],"issued":{"date-parts":[["1986",12]]}}}],"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C6E34" w:rsidRPr="007F3497">
        <w:rPr>
          <w:rFonts w:ascii="Times New Roman" w:eastAsia="Times New Roman" w:hAnsi="Times New Roman" w:cs="Times New Roman"/>
          <w:sz w:val="24"/>
          <w:szCs w:val="24"/>
          <w:lang w:val="en-US" w:eastAsia="fr-FR"/>
        </w:rPr>
        <w:t>(10)</w:t>
      </w:r>
      <w:r w:rsidR="002C6E34" w:rsidRPr="007F3497">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 However, as in our case, infection can also occur on non-per</w:t>
      </w:r>
      <w:r w:rsidR="002C6E34">
        <w:rPr>
          <w:rFonts w:ascii="Times New Roman" w:eastAsia="Times New Roman" w:hAnsi="Times New Roman" w:cs="Times New Roman"/>
          <w:sz w:val="24"/>
          <w:szCs w:val="24"/>
          <w:lang w:val="en-US" w:eastAsia="fr-FR"/>
        </w:rPr>
        <w:t xml:space="preserve">forated inflamed appendices </w:t>
      </w:r>
      <w:r w:rsidR="002C6E34"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ZLy9YUmc","properties":{"formattedCitation":"(8)","plainCitation":"(8)","noteIndex":0},"citationItems":[{"id":1762,"uris":["http://zotero.org/users/17016691/items/IQ42ZXVX"],"itemData":{"id":1762,"type":"article-journal","abstract":"Abdominal actinomycosis has been recognised for over 150 years yet remains largely unknown to most clinicians. It's varied presentations are usually considered to represent malignancy rather than an infective process - and was once described as 'the most misdiagnosed disease'. Actinomyces are gram positive bacilli of the Actinomycetales genus, and A. israelii is responsible for the majority of human disease. They are normal commensal inhabitants of the human bronchial and gastrointestinal tracts and seem to only cause pathological infection after preceding mucosal breakdown. Patients who have undergone appendicectomy, have had a missed perforated appendicitis or women with a history of intrauterine contraceptive device use are at an increased risk. Florid abscess formation with fistulation, abundant granulation and dense surrounding fibrosis are common. Diagnosis prior to, or even during, surgery is rare and the findings are usually mistaken for acute inflammatory pathologies or malignancy. The treatment of choice is prolonged antibiotic therapy, usually with penicillin to which the organisms remain exquisitely sensitive, although delayed recurrence is possible. This review outlines the historical background of actinomyceal infection and considers the epidemiology, pathophysiology and clinical features of abdominal actinomycosis.","container-title":"International Journal of Surgery (London, England)","DOI":"10.1016/j.ijsu.2006.06.009","ISSN":"1743-9159","issue":"6","journalAbbreviation":"Int J Surg","language":"eng","note":"PMID: 18078685","page":"441-448","source":"PubMed","title":"Abdominal actinomycosis","volume":"5","author":[{"family":"Garner","given":"J. P."},{"family":"Macdonald","given":"M."},{"family":"Kumar","given":"P. K."}],"issued":{"date-parts":[["2007",12]]}}}],"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C6E34" w:rsidRPr="007F3497">
        <w:rPr>
          <w:rFonts w:ascii="Times New Roman" w:eastAsia="Times New Roman" w:hAnsi="Times New Roman" w:cs="Times New Roman"/>
          <w:sz w:val="24"/>
          <w:szCs w:val="24"/>
          <w:lang w:val="en-US" w:eastAsia="fr-FR"/>
        </w:rPr>
        <w:t>(8)</w:t>
      </w:r>
      <w:r w:rsidR="002C6E34" w:rsidRPr="007F3497">
        <w:rPr>
          <w:rFonts w:ascii="Times New Roman" w:eastAsia="Times New Roman" w:hAnsi="Times New Roman" w:cs="Times New Roman"/>
          <w:sz w:val="24"/>
          <w:szCs w:val="24"/>
          <w:lang w:val="en-US" w:eastAsia="fr-FR"/>
        </w:rPr>
        <w:fldChar w:fldCharType="end"/>
      </w:r>
      <w:r w:rsidR="002C6E34" w:rsidRPr="00891F7B">
        <w:rPr>
          <w:rFonts w:ascii="Times New Roman" w:eastAsia="Times New Roman" w:hAnsi="Times New Roman" w:cs="Times New Roman"/>
          <w:sz w:val="24"/>
          <w:szCs w:val="24"/>
          <w:lang w:val="en-US" w:eastAsia="fr-FR"/>
        </w:rPr>
        <w:t>.</w:t>
      </w:r>
    </w:p>
    <w:p w14:paraId="36B9BB01" w14:textId="77777777" w:rsidR="00891F7B" w:rsidRPr="00891F7B" w:rsidRDefault="00891F7B" w:rsidP="00891F7B">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Appendiceal actinomycosis is considered the most common form of abdominal actinomycosis. The infection often extends to the terminal ileum and abdominal wall. Symptoms are usually insidious and nonspecific, including recurrent abdominal pain and low-grade fever. Less than 10% of cases a</w:t>
      </w:r>
      <w:r w:rsidR="002C6E34">
        <w:rPr>
          <w:rFonts w:ascii="Times New Roman" w:eastAsia="Times New Roman" w:hAnsi="Times New Roman" w:cs="Times New Roman"/>
          <w:sz w:val="24"/>
          <w:szCs w:val="24"/>
          <w:lang w:val="en-US" w:eastAsia="fr-FR"/>
        </w:rPr>
        <w:t xml:space="preserve">re diagnosed preoperatively </w:t>
      </w:r>
      <w:r w:rsidR="002C6E34" w:rsidRPr="007F3497">
        <w:rPr>
          <w:rFonts w:ascii="Times New Roman" w:eastAsia="Times New Roman" w:hAnsi="Times New Roman" w:cs="Times New Roman"/>
          <w:sz w:val="24"/>
          <w:szCs w:val="24"/>
          <w:lang w:val="en-US" w:eastAsia="fr-FR"/>
        </w:rPr>
        <w:fldChar w:fldCharType="begin"/>
      </w:r>
      <w:r w:rsidR="002C6E34" w:rsidRPr="007F3497">
        <w:rPr>
          <w:rFonts w:ascii="Times New Roman" w:eastAsia="Times New Roman" w:hAnsi="Times New Roman" w:cs="Times New Roman"/>
          <w:sz w:val="24"/>
          <w:szCs w:val="24"/>
          <w:lang w:val="en-US" w:eastAsia="fr-FR"/>
        </w:rPr>
        <w:instrText xml:space="preserve"> ADDIN ZOTERO_ITEM CSL_CITATION {"citationID":"uXMJ4qCt","properties":{"formattedCitation":"(8)","plainCitation":"(8)","noteIndex":0},"citationItems":[{"id":1762,"uris":["http://zotero.org/users/17016691/items/IQ42ZXVX"],"itemData":{"id":1762,"type":"article-journal","abstract":"Abdominal actinomycosis has been recognised for over 150 years yet remains largely unknown to most clinicians. It's varied presentations are usually considered to represent malignancy rather than an infective process - and was once described as 'the most misdiagnosed disease'. Actinomyces are gram positive bacilli of the Actinomycetales genus, and A. israelii is responsible for the majority of human disease. They are normal commensal inhabitants of the human bronchial and gastrointestinal tracts and seem to only cause pathological infection after preceding mucosal breakdown. Patients who have undergone appendicectomy, have had a missed perforated appendicitis or women with a history of intrauterine contraceptive device use are at an increased risk. Florid abscess formation with fistulation, abundant granulation and dense surrounding fibrosis are common. Diagnosis prior to, or even during, surgery is rare and the findings are usually mistaken for acute inflammatory pathologies or malignancy. The treatment of choice is prolonged antibiotic therapy, usually with penicillin to which the organisms remain exquisitely sensitive, although delayed recurrence is possible. This review outlines the historical background of actinomyceal infection and considers the epidemiology, pathophysiology and clinical features of abdominal actinomycosis.","container-title":"International Journal of Surgery (London, England)","DOI":"10.1016/j.ijsu.2006.06.009","ISSN":"1743-9159","issue":"6","journalAbbreviation":"Int J Surg","language":"eng","note":"PMID: 18078685","page":"441-448","source":"PubMed","title":"Abdominal actinomycosis","volume":"5","author":[{"family":"Garner","given":"J. P."},{"family":"Macdonald","given":"M."},{"family":"Kumar","given":"P. K."}],"issued":{"date-parts":[["2007",12]]}}}],"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C6E34" w:rsidRPr="007F3497">
        <w:rPr>
          <w:rFonts w:ascii="Times New Roman" w:eastAsia="Times New Roman" w:hAnsi="Times New Roman" w:cs="Times New Roman"/>
          <w:sz w:val="24"/>
          <w:szCs w:val="24"/>
          <w:lang w:val="en-US" w:eastAsia="fr-FR"/>
        </w:rPr>
        <w:t>(8)</w:t>
      </w:r>
      <w:r w:rsidR="002C6E34" w:rsidRPr="007F3497">
        <w:rPr>
          <w:rFonts w:ascii="Times New Roman" w:eastAsia="Times New Roman" w:hAnsi="Times New Roman" w:cs="Times New Roman"/>
          <w:sz w:val="24"/>
          <w:szCs w:val="24"/>
          <w:lang w:val="en-US" w:eastAsia="fr-FR"/>
        </w:rPr>
        <w:fldChar w:fldCharType="end"/>
      </w:r>
      <w:r w:rsidR="002C6E34" w:rsidRPr="007F3497">
        <w:rPr>
          <w:rFonts w:ascii="Times New Roman" w:eastAsia="Times New Roman" w:hAnsi="Times New Roman" w:cs="Times New Roman"/>
          <w:sz w:val="24"/>
          <w:szCs w:val="24"/>
          <w:lang w:val="en-US" w:eastAsia="fr-FR"/>
        </w:rPr>
        <w:t>.</w:t>
      </w:r>
    </w:p>
    <w:p w14:paraId="0E47EED5" w14:textId="77777777" w:rsidR="00891F7B" w:rsidRPr="002C6E34" w:rsidRDefault="00891F7B" w:rsidP="002F08F1">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A thorough clinical examination may reveal localized tenderness or, more rarely, a palpable right iliac fossa mass. A history of similar symptoms weeks prior to consultation may suggest a previously unrecogniz</w:t>
      </w:r>
      <w:r w:rsidR="002C6E34">
        <w:rPr>
          <w:rFonts w:ascii="Times New Roman" w:eastAsia="Times New Roman" w:hAnsi="Times New Roman" w:cs="Times New Roman"/>
          <w:sz w:val="24"/>
          <w:szCs w:val="24"/>
          <w:lang w:val="en-US" w:eastAsia="fr-FR"/>
        </w:rPr>
        <w:t xml:space="preserve">ed perforated appendicitis </w:t>
      </w:r>
      <w:r w:rsidR="002C6E34"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APOR5IYJ","properties":{"formattedCitation":"(11)","plainCitation":"(11)","noteIndex":0},"citationItems":[{"id":1760,"uris":["http://zotero.org/users/17016691/items/DQJC7R9D"],"itemData":{"id":1760,"type":"article-journal","container-title":"Yonsei Medical Journal","DOI":"10.3349/ymj.2009.50.4.555","issue":"4","journalAbbreviation":"Yonsei Med J","note":"publisher: Yonsei University College of Medicine","page":"555-559","source":"synapse.koreamed.org","title":"Clinical Features of Abdominopelvic Actinomycosis: Report of Twenty Cases and Literature Review","title-short":"Clinical Features of Abdominopelvic Actinomycosis","volume":"50","author":[{"family":"Choi","given":"Myung-Min"},{"family":"Beak","given":"Jeong Heum"},{"family":"Lee","given":"Jung Nam"},{"family":"Park","given":"Sanghui"},{"family":"Lee","given":"Won-Suk"}],"issued":{"date-parts":[["2009",8,19]]}}}],"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11)</w:t>
      </w:r>
      <w:r w:rsidR="002C6E34" w:rsidRPr="007F3497">
        <w:rPr>
          <w:rFonts w:ascii="Times New Roman" w:eastAsia="Times New Roman" w:hAnsi="Times New Roman" w:cs="Times New Roman"/>
          <w:sz w:val="24"/>
          <w:szCs w:val="24"/>
          <w:lang w:val="en-US" w:eastAsia="fr-FR"/>
        </w:rPr>
        <w:fldChar w:fldCharType="end"/>
      </w:r>
      <w:r w:rsidR="002C6E34" w:rsidRPr="007F3497">
        <w:rPr>
          <w:rFonts w:ascii="Times New Roman" w:eastAsia="Times New Roman" w:hAnsi="Times New Roman" w:cs="Times New Roman"/>
          <w:sz w:val="24"/>
          <w:szCs w:val="24"/>
          <w:lang w:val="en-US" w:eastAsia="fr-FR"/>
        </w:rPr>
        <w:t>.</w:t>
      </w:r>
    </w:p>
    <w:p w14:paraId="78A21035" w14:textId="77777777" w:rsidR="00891F7B" w:rsidRDefault="00891F7B" w:rsidP="002F08F1">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 xml:space="preserve">Due to its nonspecific presentation and resemblance to other digestive or gynecologic diseases, abdominal actinomycosis is </w:t>
      </w:r>
      <w:r w:rsidR="002C6E34">
        <w:rPr>
          <w:rFonts w:ascii="Times New Roman" w:eastAsia="Times New Roman" w:hAnsi="Times New Roman" w:cs="Times New Roman"/>
          <w:sz w:val="24"/>
          <w:szCs w:val="24"/>
          <w:lang w:val="en-US" w:eastAsia="fr-FR"/>
        </w:rPr>
        <w:t xml:space="preserve">rarely considered initially </w:t>
      </w:r>
      <w:r w:rsidR="002C6E34"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j780mbc5","properties":{"formattedCitation":"(12)","plainCitation":"(12)","noteIndex":0},"citationItems":[{"id":1777,"uris":["http://zotero.org/users/17016691/items/99EU8GLC"],"itemData":{"id":1777,"type":"article-journal","abstract":"Actinomycosis is an anaerobic infection caused by actinomycetes, which are part of the normal flora in the oral cavity and intestine. Antecedent disease or surgery predisposes to infection, and involved tissue becomes indurated and forms multiple draining fistulae discharging characteristic sulfur granules. Three principal clinical syndromes are described: cervicofacial, thoracic, and abdominal. Recently pelvic actinomycosis has become more prevalent and associated with women who use the intrauterine device. The diagnosis of actinomycosis usually is made at surgery. Biopsied material histologically demonstrates sulfur granules and filamentous gram-positive rods. The differential diagnosis includes cancer and other chronic infections. Treatment consists of appropriate antimicrobial therapy and often surgery including incision and drainage or excision of abscesses, drainage of empyemas, and removal of persistent sinuses.","container-title":"The American surgeon","ISSN":"1555-9823","issue":"5","journalAbbreviation":"Am Surg","language":"eng","note":"PMID: 3994166","page":"262-264","source":"Europe PMC","title":"Actinomycosis. Surgical aspects","volume":"51","author":[{"family":"Harris","given":"L F"},{"family":"Kakani","given":"P R"},{"family":"Selah","given":"C E"}],"issued":{"date-parts":[["1985",5,1]]}}}],"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12)</w:t>
      </w:r>
      <w:r w:rsidR="002C6E34" w:rsidRPr="007F3497">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 It may mimic chronic appendicitis, Crohn's disease, intestinal tuberculosis, amebiasis, cecal carcinoma, diverticulitis,</w:t>
      </w:r>
      <w:r w:rsidR="009030C6">
        <w:rPr>
          <w:rFonts w:ascii="Times New Roman" w:eastAsia="Times New Roman" w:hAnsi="Times New Roman" w:cs="Times New Roman"/>
          <w:sz w:val="24"/>
          <w:szCs w:val="24"/>
          <w:lang w:val="en-US" w:eastAsia="fr-FR"/>
        </w:rPr>
        <w:t xml:space="preserve"> or </w:t>
      </w:r>
      <w:proofErr w:type="spellStart"/>
      <w:r w:rsidR="009030C6">
        <w:rPr>
          <w:rFonts w:ascii="Times New Roman" w:eastAsia="Times New Roman" w:hAnsi="Times New Roman" w:cs="Times New Roman"/>
          <w:sz w:val="24"/>
          <w:szCs w:val="24"/>
          <w:lang w:val="en-US" w:eastAsia="fr-FR"/>
        </w:rPr>
        <w:t>tubo</w:t>
      </w:r>
      <w:proofErr w:type="spellEnd"/>
      <w:r w:rsidR="009030C6">
        <w:rPr>
          <w:rFonts w:ascii="Times New Roman" w:eastAsia="Times New Roman" w:hAnsi="Times New Roman" w:cs="Times New Roman"/>
          <w:sz w:val="24"/>
          <w:szCs w:val="24"/>
          <w:lang w:val="en-US" w:eastAsia="fr-FR"/>
        </w:rPr>
        <w:t>-ovarian abscess</w:t>
      </w:r>
      <w:r w:rsidR="002C6E34">
        <w:rPr>
          <w:rFonts w:ascii="Times New Roman" w:eastAsia="Times New Roman" w:hAnsi="Times New Roman" w:cs="Times New Roman"/>
          <w:sz w:val="24"/>
          <w:szCs w:val="24"/>
          <w:lang w:val="en-US" w:eastAsia="fr-FR"/>
        </w:rPr>
        <w:t xml:space="preserve"> </w:t>
      </w:r>
      <w:r w:rsidR="002C6E34"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UrFHc6Vl","properties":{"formattedCitation":"(13)","plainCitation":"(13)","noteIndex":0},"citationItems":[{"id":1802,"uris":["http://zotero.org/users/17016691/items/MIJ8GHB8"],"itemData":{"id":1802,"type":"article-journal","abstract":"Actinomycosis is an uncommon disease with clinical and radiographic findings that overlap those of other inflammatory and neoplastic conditions. A retrospective review of CT scans in six proved cases revealed a spectrum of findings, including soft-tissue mass with various degrees of infiltration and abscess formation. Administration of IV contrast material was helpful in defining the loculations of the abscess in two cases. Areas of involvement included the neck (two cases), liver (one case), abdominal wall (one case), thorax (one case) and kidney and retroperitoneum (one case). CT findings of a soft-tissue mass in the neck, lungs, or abdomen, with or without a draining sinus or fistula, raise the possibility of actinomycosis in patients with clinical findings that suggest a subacute or chronic inflammatory process.","container-title":"AJR. American journal of roentgenology","DOI":"10.2214/ajr.149.6.1255","ISSN":"0361-803X","issue":"6","journalAbbreviation":"AJR Am J Roentgenol","language":"eng","note":"PMID: 3500618","page":"1255-1258","source":"PubMed","title":"Actinomycosis: CT findings in six patients","title-short":"Actinomycosis","volume":"149","author":[{"family":"Allen","given":"H. A."},{"family":"Scatarige","given":"J. C."},{"family":"Kim","given":"M. H."}],"issued":{"date-parts":[["1987",12]]}}}],"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13)</w:t>
      </w:r>
      <w:r w:rsidR="002C6E34" w:rsidRPr="007F3497">
        <w:rPr>
          <w:rFonts w:ascii="Times New Roman" w:eastAsia="Times New Roman" w:hAnsi="Times New Roman" w:cs="Times New Roman"/>
          <w:sz w:val="24"/>
          <w:szCs w:val="24"/>
          <w:lang w:val="en-US" w:eastAsia="fr-FR"/>
        </w:rPr>
        <w:fldChar w:fldCharType="end"/>
      </w:r>
      <w:r w:rsidR="002C6E34" w:rsidRPr="007F3497">
        <w:rPr>
          <w:rFonts w:ascii="Times New Roman" w:eastAsia="Times New Roman" w:hAnsi="Times New Roman" w:cs="Times New Roman"/>
          <w:sz w:val="24"/>
          <w:szCs w:val="24"/>
          <w:lang w:val="en-US" w:eastAsia="fr-FR"/>
        </w:rPr>
        <w:t>.</w:t>
      </w:r>
    </w:p>
    <w:p w14:paraId="7C54AF3F" w14:textId="77777777" w:rsidR="00891F7B" w:rsidRPr="00891F7B" w:rsidRDefault="00891F7B" w:rsidP="002F08F1">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Well-known risk factors should alert clinicians: history of abdominal surgery, inflammatory or neoplastic disease, and especially prolonged IUD use, which is strongly associated with increased incidence of a</w:t>
      </w:r>
      <w:r w:rsidR="002C6E34">
        <w:rPr>
          <w:rFonts w:ascii="Times New Roman" w:eastAsia="Times New Roman" w:hAnsi="Times New Roman" w:cs="Times New Roman"/>
          <w:sz w:val="24"/>
          <w:szCs w:val="24"/>
          <w:lang w:val="en-US" w:eastAsia="fr-FR"/>
        </w:rPr>
        <w:t xml:space="preserve">bdominopelvic actinomycosis </w:t>
      </w:r>
      <w:r w:rsidR="002C6E34"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5PWwLESI","properties":{"formattedCitation":"(14)","plainCitation":"(14)","noteIndex":0},"citationItems":[{"id":1773,"uris":["http://zotero.org/users/17016691/items/LKCC3JAF"],"itemData":{"id":1773,"type":"article-journal","abstract":"BACKGROUND: Actinomycosis is a chronic infection caused by Actinomyces israeli, a gram-positive saprophytic anaerob, a normal inhabitant of the upper intestinal tract.\nCASE: We report a case of a 35-year-old female with an intrauterine device (IUD) who appeared in the emergency department with clinical characteristics of appendicitis. Ultrasound and computed tomography were performed, revealing an ovarian tumor formation and acute appendicitis. The patient underwent exploratory laparotomy, unilateral ovarectomy due to acute abscess and finally appendectomy. Diagnosis of actinomycosis was established with the presence of sulphur granules microscopically. The patient received penicillin for an extended period. Two years have passed and no clinical recurrence was mentioned.\nCONCLUSION: Actinomycosis is not easily apparent because of its rarity. Inflammatory intestinal and pelvic disease can easily mislead the diagnosis, giving the impression of a neoplastic process. The drug of choice is penicillin, initiating a long-term aggressive therapy. The antimicrobial treatment lasts from 6 months to a year. Prognosis is very good. The role of IUD as a factor in the dissemination of the infection is very important. Physicians should be aware of actinomycosis in cases of abdominopelvic infiltrating masses.","container-title":"The Journal of Reproductive Medicine","ISSN":"0024-7758","issue":"9","journalAbbreviation":"J Reprod Med","language":"eng","note":"PMID: 18839829","page":"711-713","source":"PubMed","title":"Actinomycosis of the appendix and pelvis: a case report","title-short":"Actinomycosis of the appendix and pelvis","volume":"53","author":[{"family":"Peitsidis","given":"Panagiotis"},{"family":"Papadimitriou","given":"Christos"},{"family":"Rodolakis","given":"Alexandros"},{"family":"Peitsidou","given":"Aikaterini"}],"issued":{"date-parts":[["2008",9]]}}}],"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14)</w:t>
      </w:r>
      <w:r w:rsidR="002C6E34" w:rsidRPr="007F3497">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 as in our case.</w:t>
      </w:r>
    </w:p>
    <w:p w14:paraId="57D3F69A" w14:textId="77777777" w:rsidR="00891F7B" w:rsidRPr="00891F7B" w:rsidRDefault="00891F7B" w:rsidP="00891F7B">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Imaging studies such as CT are nonspecific but may show large infiltrative solid masses with hypodense areas indicating collections and i</w:t>
      </w:r>
      <w:r w:rsidR="002C6E34">
        <w:rPr>
          <w:rFonts w:ascii="Times New Roman" w:eastAsia="Times New Roman" w:hAnsi="Times New Roman" w:cs="Times New Roman"/>
          <w:sz w:val="24"/>
          <w:szCs w:val="24"/>
          <w:lang w:val="en-US" w:eastAsia="fr-FR"/>
        </w:rPr>
        <w:t xml:space="preserve">nvasion of adjacent tissues </w:t>
      </w:r>
      <w:r w:rsidR="002C6E34" w:rsidRPr="007F3497">
        <w:rPr>
          <w:rFonts w:ascii="Times New Roman" w:eastAsia="Times New Roman" w:hAnsi="Times New Roman" w:cs="Times New Roman"/>
          <w:sz w:val="24"/>
          <w:szCs w:val="24"/>
          <w:lang w:val="en-US" w:eastAsia="fr-FR"/>
        </w:rPr>
        <w:fldChar w:fldCharType="begin"/>
      </w:r>
      <w:r w:rsidR="002C6E34" w:rsidRPr="007F3497">
        <w:rPr>
          <w:rFonts w:ascii="Times New Roman" w:eastAsia="Times New Roman" w:hAnsi="Times New Roman" w:cs="Times New Roman"/>
          <w:sz w:val="24"/>
          <w:szCs w:val="24"/>
          <w:lang w:val="en-US" w:eastAsia="fr-FR"/>
        </w:rPr>
        <w:instrText xml:space="preserve"> ADDIN ZOTERO_ITEM CSL_CITATION {"citationID":"ozIOZoK5","properties":{"formattedCitation":"(15)","plainCitation":"(15)","noteIndex":0},"citationItems":[{"id":1786,"uris":["http://zotero.org/users/17016691/items/AV6BCI7S"],"itemData":{"id":1786,"type":"article-journal","abstract":"Actinomycosis causes disease in multiple organ systems and involves the abdomen approximately 20% of the time. We report a case of a 48-yr-old woman with a large abdominal mass secondary to actinomycosis. The patient demonstrates the clinical and pathologic features of this disease, as well as the role of evaluation by barium examination and computed tomography (CT). A discussion of abdominal actinomycosis is included.","container-title":"The American Journal of Gastroenterology","ISSN":"0002-9270","issue":"2","journalAbbreviation":"Am J Gastroenterol","language":"eng","note":"PMID: 2636845","page":"198-200","source":"PubMed","title":"Abdominal actinomycosis: evaluation by computed tomography","title-short":"Abdominal actinomycosis","volume":"84","author":[{"family":"Harris","given":"L. A."},{"family":"DeCosse","given":"J. J."},{"family":"Dannenberg","given":"A."}],"issued":{"date-parts":[["1989",2]]}}}],"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C6E34" w:rsidRPr="007F3497">
        <w:rPr>
          <w:rFonts w:ascii="Times New Roman" w:eastAsia="Times New Roman" w:hAnsi="Times New Roman" w:cs="Times New Roman"/>
          <w:sz w:val="24"/>
          <w:szCs w:val="24"/>
          <w:lang w:val="en-US" w:eastAsia="fr-FR"/>
        </w:rPr>
        <w:t>(15)</w:t>
      </w:r>
      <w:r w:rsidR="002C6E34" w:rsidRPr="007F3497">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 xml:space="preserve">. In appendiceal actinomycosis, findings may include appendiceal wall thickening and </w:t>
      </w:r>
      <w:proofErr w:type="spellStart"/>
      <w:r w:rsidRPr="00891F7B">
        <w:rPr>
          <w:rFonts w:ascii="Times New Roman" w:eastAsia="Times New Roman" w:hAnsi="Times New Roman" w:cs="Times New Roman"/>
          <w:sz w:val="24"/>
          <w:szCs w:val="24"/>
          <w:lang w:val="en-US" w:eastAsia="fr-FR"/>
        </w:rPr>
        <w:t>periappendiceal</w:t>
      </w:r>
      <w:proofErr w:type="spellEnd"/>
      <w:r w:rsidRPr="00891F7B">
        <w:rPr>
          <w:rFonts w:ascii="Times New Roman" w:eastAsia="Times New Roman" w:hAnsi="Times New Roman" w:cs="Times New Roman"/>
          <w:sz w:val="24"/>
          <w:szCs w:val="24"/>
          <w:lang w:val="en-US" w:eastAsia="fr-FR"/>
        </w:rPr>
        <w:t xml:space="preserve"> inflammation—features also seen in acute appendici</w:t>
      </w:r>
      <w:r w:rsidR="002C6E34">
        <w:rPr>
          <w:rFonts w:ascii="Times New Roman" w:eastAsia="Times New Roman" w:hAnsi="Times New Roman" w:cs="Times New Roman"/>
          <w:sz w:val="24"/>
          <w:szCs w:val="24"/>
          <w:lang w:val="en-US" w:eastAsia="fr-FR"/>
        </w:rPr>
        <w:t xml:space="preserve">tis, complicating diagnosis </w:t>
      </w:r>
      <w:r w:rsidR="002C6E34"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xDT0daHL","properties":{"formattedCitation":"(15)","plainCitation":"(15)","noteIndex":0},"citationItems":[{"id":1786,"uris":["http://zotero.org/users/17016691/items/AV6BCI7S"],"itemData":{"id":1786,"type":"article-journal","abstract":"Actinomycosis causes disease in multiple organ systems and involves the abdomen approximately 20% of the time. We report a case of a 48-yr-old woman with a large abdominal mass secondary to actinomycosis. The patient demonstrates the clinical and pathologic features of this disease, as well as the role of evaluation by barium examination and computed tomography (CT). A discussion of abdominal actinomycosis is included.","container-title":"The American Journal of Gastroenterology","ISSN":"0002-9270","issue":"2","journalAbbreviation":"Am J Gastroenterol","language":"eng","note":"PMID: 2636845","page":"198-200","source":"PubMed","title":"Abdominal actinomycosis: evaluation by computed tomography","title-short":"Abdominal actinomycosis","volume":"84","author":[{"family":"Harris","given":"L. A."},{"family":"DeCosse","given":"J. J."},{"family":"Dannenberg","given":"A."}],"issued":{"date-parts":[["1989",2]]}}}],"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C6E34" w:rsidRPr="007F3497">
        <w:rPr>
          <w:rFonts w:ascii="Times New Roman" w:eastAsia="Times New Roman" w:hAnsi="Times New Roman" w:cs="Times New Roman"/>
          <w:sz w:val="24"/>
          <w:szCs w:val="24"/>
          <w:lang w:val="en-US" w:eastAsia="fr-FR"/>
        </w:rPr>
        <w:t>(15)</w:t>
      </w:r>
      <w:r w:rsidR="002C6E34" w:rsidRPr="007F3497">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 Nonetheless, CT remains valuable for infection localization, extent assessment, and treatment monitoring.</w:t>
      </w:r>
    </w:p>
    <w:p w14:paraId="79A84F61" w14:textId="77777777" w:rsidR="00891F7B" w:rsidRPr="00891F7B" w:rsidRDefault="00891F7B" w:rsidP="002F08F1">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lastRenderedPageBreak/>
        <w:t xml:space="preserve">Definitive diagnosis relies on histologic identification of sulfur granules or culture of </w:t>
      </w:r>
      <w:r w:rsidRPr="007F3497">
        <w:rPr>
          <w:rFonts w:ascii="Times New Roman" w:eastAsia="Times New Roman" w:hAnsi="Times New Roman" w:cs="Times New Roman"/>
          <w:sz w:val="24"/>
          <w:szCs w:val="24"/>
          <w:lang w:val="en-US" w:eastAsia="fr-FR"/>
        </w:rPr>
        <w:t>Actinomyces</w:t>
      </w:r>
      <w:r w:rsidRPr="00891F7B">
        <w:rPr>
          <w:rFonts w:ascii="Times New Roman" w:eastAsia="Times New Roman" w:hAnsi="Times New Roman" w:cs="Times New Roman"/>
          <w:sz w:val="24"/>
          <w:szCs w:val="24"/>
          <w:lang w:val="en-US" w:eastAsia="fr-FR"/>
        </w:rPr>
        <w:t xml:space="preserve"> from surgical specimens, percutaneous aspirates</w:t>
      </w:r>
      <w:r w:rsidR="002C6E34">
        <w:rPr>
          <w:rFonts w:ascii="Times New Roman" w:eastAsia="Times New Roman" w:hAnsi="Times New Roman" w:cs="Times New Roman"/>
          <w:sz w:val="24"/>
          <w:szCs w:val="24"/>
          <w:lang w:val="en-US" w:eastAsia="fr-FR"/>
        </w:rPr>
        <w:t xml:space="preserve">, or endoscopic biopsies </w:t>
      </w:r>
      <w:r w:rsidR="002C6E34"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uFw6LNxp","properties":{"formattedCitation":"(16,17)","plainCitation":"(16,17)","noteIndex":0},"citationItems":[{"id":1788,"uris":["http://zotero.org/users/17016691/items/WT83M6TD"],"itemData":{"id":1788,"type":"article-journal","container-title":"Gastrointestinal Endoscopy","DOI":"10.1016/S0016-5107(04)01305-7","ISSN":"0016-5107, 1097-6779","issue":"1","journalAbbreviation":"Gastrointestinal Endoscopy","language":"English","note":"publisher: Elsevier","page":"162-164","source":"www.giejournal.org","title":"Diagnosis and partial treatment of actinomycosis by colonoscopic biopsy","volume":"60","author":[{"family":"Kim","given":"Jin Bae"},{"family":"Han","given":"Dong Soo"},{"family":"Lee","given":"Hang Lak"},{"family":"Kim","given":"Jong Pyo"},{"family":"Sohn","given":"Joo Hyun"},{"family":"Hahm","given":"Joon Soo"}],"issued":{"date-parts":[["2004",7,1]]}}},{"id":1733,"uris":["http://zotero.org/users/17016691/items/MZ98HT8N"],"itemData":{"id":1733,"type":"article-journal","abstract":"Background/aim: Actinomycosis is a granulomatous disease caused by filamentous, gram-positive, anaerobic bacteria. Actinomycetes are commensal inhabitants of the oral cavity and intestinal tract but acquire pathogenicity through invasion of breached or necrotic tissue. In abdominal actinomycosis (AA), the appendix and ileocecal region are usually involved. The aim of this study was to characterize patients diagnosed with AA and to establish the risk factors for appendiceal actinomycosis, including a short review of the literature. Materials and methods: We conducted a prospective cohort study of all patients diagnosed with AA in the University Hospital Marques de Valdecilla (Santander-Cantabria) from January 2003 to October 2013. We also conducted a short review of the literature.\nResults: We characterized the epidemiological features of patients diagnosed with AA and risk factors for the involvement of the appendix, as most of the cases were misdiagnosed as appendicitis. Risk factors for appendiceal actinomycosis are no antecedents of carcinoma (P = 0.034) and previous incorrect diagnosis (P = 0.006).\nConclusion: AA is a rare and chronic infection. It is only reported in case reports in the literature. We present the largest series of patients diagnosed with AA. Half of the patients had morbidities, mostly carcinoma, and penicillin was the preferred treatment. More studies are needed to characterize patients affected with AA and to establish the correct treatment.","container-title":"TURKISH JOURNAL OF MEDICAL SCIENCES","DOI":"10.3906/sag-1511-52","ISSN":"1300-0144, 1303-6165","journalAbbreviation":"Turk J Med Sci","language":"en","note":"publisher: The Scientific and Technological Research Council of Turkey (TUBITAK-ULAKBIM) - DIGITAL COMMONS JOURNALS","page":"98-102","source":"Crossref","title":"Abdominal actinomycosis in the last 10 years and risk factors for appendiceal actinomycosis: review of the literature","title-short":"Abdominal actinomycosis in the last 10 years and risk factors for appendiceal actinomycosis","volume":"47","author":[{"family":"Lisa-Gracia","given":"Marta"},{"family":"Martín-Rivas","given":"Berta"},{"family":"Pajarón-Guerrero","given":"Marcos"},{"family":"Arnáiz-García","given":"Ana"}],"issued":{"date-parts":[["2017"]]}}}],"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16,17)</w:t>
      </w:r>
      <w:r w:rsidR="002C6E34" w:rsidRPr="007F3497">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 However, endoscopic biopsies are often super</w:t>
      </w:r>
      <w:r w:rsidR="002C6E34">
        <w:rPr>
          <w:rFonts w:ascii="Times New Roman" w:eastAsia="Times New Roman" w:hAnsi="Times New Roman" w:cs="Times New Roman"/>
          <w:sz w:val="24"/>
          <w:szCs w:val="24"/>
          <w:lang w:val="en-US" w:eastAsia="fr-FR"/>
        </w:rPr>
        <w:t xml:space="preserve">ficial and of limited value </w:t>
      </w:r>
      <w:r w:rsidR="002C6E34" w:rsidRPr="007F3497">
        <w:rPr>
          <w:rFonts w:ascii="Times New Roman" w:eastAsia="Times New Roman" w:hAnsi="Times New Roman" w:cs="Times New Roman"/>
          <w:sz w:val="24"/>
          <w:szCs w:val="24"/>
          <w:lang w:val="en-US" w:eastAsia="fr-FR"/>
        </w:rPr>
        <w:fldChar w:fldCharType="begin"/>
      </w:r>
      <w:r w:rsidR="002C6E34" w:rsidRPr="007F3497">
        <w:rPr>
          <w:rFonts w:ascii="Times New Roman" w:eastAsia="Times New Roman" w:hAnsi="Times New Roman" w:cs="Times New Roman"/>
          <w:sz w:val="24"/>
          <w:szCs w:val="24"/>
          <w:lang w:val="en-US" w:eastAsia="fr-FR"/>
        </w:rPr>
        <w:instrText xml:space="preserve"> ADDIN ZOTERO_ITEM CSL_CITATION {"citationID":"3G36q8Hr","properties":{"formattedCitation":"(16)","plainCitation":"(16)","noteIndex":0},"citationItems":[{"id":1788,"uris":["http://zotero.org/users/17016691/items/WT83M6TD"],"itemData":{"id":1788,"type":"article-journal","container-title":"Gastrointestinal Endoscopy","DOI":"10.1016/S0016-5107(04)01305-7","ISSN":"0016-5107, 1097-6779","issue":"1","journalAbbreviation":"Gastrointestinal Endoscopy","language":"English","note":"publisher: Elsevier","page":"162-164","source":"www.giejournal.org","title":"Diagnosis and partial treatment of actinomycosis by colonoscopic biopsy","volume":"60","author":[{"family":"Kim","given":"Jin Bae"},{"family":"Han","given":"Dong Soo"},{"family":"Lee","given":"Hang Lak"},{"family":"Kim","given":"Jong Pyo"},{"family":"Sohn","given":"Joo Hyun"},{"family":"Hahm","given":"Joon Soo"}],"issued":{"date-parts":[["2004",7,1]]}}}],"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C6E34" w:rsidRPr="007F3497">
        <w:rPr>
          <w:rFonts w:ascii="Times New Roman" w:eastAsia="Times New Roman" w:hAnsi="Times New Roman" w:cs="Times New Roman"/>
          <w:sz w:val="24"/>
          <w:szCs w:val="24"/>
          <w:lang w:val="en-US" w:eastAsia="fr-FR"/>
        </w:rPr>
        <w:t>(16)</w:t>
      </w:r>
      <w:r w:rsidR="002C6E34" w:rsidRPr="007F3497">
        <w:rPr>
          <w:rFonts w:ascii="Times New Roman" w:eastAsia="Times New Roman" w:hAnsi="Times New Roman" w:cs="Times New Roman"/>
          <w:sz w:val="24"/>
          <w:szCs w:val="24"/>
          <w:lang w:val="en-US" w:eastAsia="fr-FR"/>
        </w:rPr>
        <w:fldChar w:fldCharType="end"/>
      </w:r>
      <w:r w:rsidR="002C6E34" w:rsidRPr="007F3497">
        <w:rPr>
          <w:rFonts w:ascii="Times New Roman" w:eastAsia="Times New Roman" w:hAnsi="Times New Roman" w:cs="Times New Roman"/>
          <w:sz w:val="24"/>
          <w:szCs w:val="24"/>
          <w:lang w:val="en-US" w:eastAsia="fr-FR"/>
        </w:rPr>
        <w:t>.</w:t>
      </w:r>
    </w:p>
    <w:p w14:paraId="48FA297C" w14:textId="77777777" w:rsidR="00891F7B" w:rsidRPr="00891F7B" w:rsidRDefault="00891F7B" w:rsidP="002F08F1">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Although sulfur granules are highly suggestive, they are not pathognomonic and can also be seen in nocardiosis, botryomycosis, or cert</w:t>
      </w:r>
      <w:r w:rsidR="007F3497">
        <w:rPr>
          <w:rFonts w:ascii="Times New Roman" w:eastAsia="Times New Roman" w:hAnsi="Times New Roman" w:cs="Times New Roman"/>
          <w:sz w:val="24"/>
          <w:szCs w:val="24"/>
          <w:lang w:val="en-US" w:eastAsia="fr-FR"/>
        </w:rPr>
        <w:t xml:space="preserve">ain aspergillosis infections  </w:t>
      </w:r>
      <w:r w:rsidR="007F3497" w:rsidRPr="00091B36">
        <w:rPr>
          <w:rFonts w:ascii="Times New Roman" w:eastAsia="Times New Roman" w:hAnsi="Times New Roman" w:cs="Times New Roman"/>
          <w:sz w:val="24"/>
          <w:szCs w:val="24"/>
          <w:lang w:val="en-US" w:eastAsia="fr-FR"/>
        </w:rPr>
        <w:fldChar w:fldCharType="begin"/>
      </w:r>
      <w:r w:rsidR="002967B6">
        <w:rPr>
          <w:rFonts w:ascii="Times New Roman" w:eastAsia="Times New Roman" w:hAnsi="Times New Roman" w:cs="Times New Roman"/>
          <w:sz w:val="24"/>
          <w:szCs w:val="24"/>
          <w:lang w:val="en-US" w:eastAsia="fr-FR"/>
        </w:rPr>
        <w:instrText xml:space="preserve"> ADDIN ZOTERO_ITEM CSL_CITATION {"citationID":"LkmKG28W","properties":{"formattedCitation":"(2)","plainCitation":"(2)","noteIndex":0},"citationItems":[{"id":1755,"uris":["http://zotero.org/users/17016691/items/XHTTVB3W"],"itemData":{"id":1755,"type":"article-journal","abstract":"Episodic abdominal pain, a common clinical problem, can be a diagnostic and therapeutic conundrum when the surgeon encounters it acutely in the emergency department. Appendicitis is often excluded from the differential diagnosis because the natural history of appendicitis is usually appreciated as acute, progressing to some degree of peritonitis quite rapidly and inevitably. However, recurrent and chronic forms of appendicitis occur also and can mislead the clinician. Herein, we describe two patients with recurrent appendicitis that were misinterpreted as other abdominal conditions, and we review the literature implicating recurrent and chronic appendicitis as disease processes, distinct from acute appendicitis, that occur with an incidence of approximately 10 per cent and 1 per cent, respectively.","container-title":"The American surgeon","ISSN":"1555-9823","issue":"3","journalAbbreviation":"Am Surg","language":"eng","note":"PMID: 8116986","page":"217-219","source":"Europe PMC","title":"Recurrent and chronic appendicitis: the other inflammatory conditions of the appendix","title-short":"Recurrent and chronic appendicitis","volume":"60","author":[{"family":"Hawes","given":"A S"},{"family":"Whalen","given":"G F"}],"issued":{"date-parts":[["1994",3,1]]}}}],"schema":"https://github.com/citation-style-language/schema/raw/master/csl-citation.json"} </w:instrText>
      </w:r>
      <w:r w:rsidR="007F3497" w:rsidRPr="00091B36">
        <w:rPr>
          <w:rFonts w:ascii="Times New Roman" w:eastAsia="Times New Roman" w:hAnsi="Times New Roman" w:cs="Times New Roman"/>
          <w:sz w:val="24"/>
          <w:szCs w:val="24"/>
          <w:lang w:val="en-US" w:eastAsia="fr-FR"/>
        </w:rPr>
        <w:fldChar w:fldCharType="separate"/>
      </w:r>
      <w:r w:rsidR="007F3497" w:rsidRPr="007F3497">
        <w:rPr>
          <w:rFonts w:ascii="Times New Roman" w:eastAsia="Times New Roman" w:hAnsi="Times New Roman" w:cs="Times New Roman"/>
          <w:sz w:val="24"/>
          <w:szCs w:val="24"/>
          <w:lang w:val="en-US" w:eastAsia="fr-FR"/>
        </w:rPr>
        <w:t>(2)</w:t>
      </w:r>
      <w:r w:rsidR="007F3497" w:rsidRPr="00091B36">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 xml:space="preserve">. Culturing </w:t>
      </w:r>
      <w:r w:rsidRPr="007F3497">
        <w:rPr>
          <w:rFonts w:ascii="Times New Roman" w:eastAsia="Times New Roman" w:hAnsi="Times New Roman" w:cs="Times New Roman"/>
          <w:sz w:val="24"/>
          <w:szCs w:val="24"/>
          <w:lang w:val="en-US" w:eastAsia="fr-FR"/>
        </w:rPr>
        <w:t>Actinomyces</w:t>
      </w:r>
      <w:r w:rsidRPr="00891F7B">
        <w:rPr>
          <w:rFonts w:ascii="Times New Roman" w:eastAsia="Times New Roman" w:hAnsi="Times New Roman" w:cs="Times New Roman"/>
          <w:sz w:val="24"/>
          <w:szCs w:val="24"/>
          <w:lang w:val="en-US" w:eastAsia="fr-FR"/>
        </w:rPr>
        <w:t xml:space="preserve"> is challenging, requiring prolonged ana</w:t>
      </w:r>
      <w:r w:rsidR="002C6E34">
        <w:rPr>
          <w:rFonts w:ascii="Times New Roman" w:eastAsia="Times New Roman" w:hAnsi="Times New Roman" w:cs="Times New Roman"/>
          <w:sz w:val="24"/>
          <w:szCs w:val="24"/>
          <w:lang w:val="en-US" w:eastAsia="fr-FR"/>
        </w:rPr>
        <w:t xml:space="preserve">erobic incubation (≥7 days) </w:t>
      </w:r>
      <w:r w:rsidR="002C6E34"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Si89atwf","properties":{"formattedCitation":"(18)","plainCitation":"(18)","noteIndex":0},"citationItems":[{"id":1767,"uris":["http://zotero.org/users/17016691/items/WMT3IKDE"],"itemData":{"id":1767,"type":"article-journal","abstract":"Abdominal actinomycosis in children is a rare disease, which is occasionally found on histologic examination after an operation for acute appendicitis. Because of its nonspecific clinical and radiological signs and symptoms and low prevalence, the diagnosis is hardly ever made before the patient undergoes an operation and tissue is available for pathologic evaluation. When the diagnosis is made, the patient should be treated with the appropriate long-term antibiotics. With antibiotic therapy, the prognosis is favorable. We describe a 13-year-old girl who presented with acute appendicitis and was found to have abdominal actinomycosis after undergoing open appendectomy, which was treated successfully with penicillin and piperacillin-tazobactam.","container-title":"Journal of Pediatric Surgery","DOI":"10.1016/j.jpedsurg.2010.06.015","ISSN":"0022-3468","issue":"10","journalAbbreviation":"Journal of Pediatric Surgery","page":"2050-2052","source":"ScienceDirect","title":"Case report: actinomycosis of the appendix—an unusual cause of acute appendicitis in children","title-short":"Case report","volume":"45","author":[{"family":"Liu","given":"Verena"},{"family":"Val","given":"Sybile"},{"family":"Kang","given":"Kuang"},{"family":"Velcek","given":"Francesca"}],"issued":{"date-parts":[["2010",10,1]]}}}],"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18)</w:t>
      </w:r>
      <w:r w:rsidR="002C6E34" w:rsidRPr="007F3497">
        <w:rPr>
          <w:rFonts w:ascii="Times New Roman" w:eastAsia="Times New Roman" w:hAnsi="Times New Roman" w:cs="Times New Roman"/>
          <w:sz w:val="24"/>
          <w:szCs w:val="24"/>
          <w:lang w:val="en-US" w:eastAsia="fr-FR"/>
        </w:rPr>
        <w:fldChar w:fldCharType="end"/>
      </w:r>
      <w:r w:rsidR="002C6E34" w:rsidRPr="007F3497">
        <w:rPr>
          <w:rFonts w:ascii="Times New Roman" w:eastAsia="Times New Roman" w:hAnsi="Times New Roman" w:cs="Times New Roman"/>
          <w:sz w:val="24"/>
          <w:szCs w:val="24"/>
          <w:lang w:val="en-US" w:eastAsia="fr-FR"/>
        </w:rPr>
        <w:t>.</w:t>
      </w:r>
    </w:p>
    <w:p w14:paraId="40164D98" w14:textId="77777777" w:rsidR="00891F7B" w:rsidRPr="00891F7B" w:rsidRDefault="00891F7B" w:rsidP="002F08F1">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In practice, diagnosis is often made postoperatively on histological examination</w:t>
      </w:r>
      <w:r w:rsidR="002C6E34">
        <w:rPr>
          <w:rFonts w:ascii="Times New Roman" w:eastAsia="Times New Roman" w:hAnsi="Times New Roman" w:cs="Times New Roman"/>
          <w:sz w:val="24"/>
          <w:szCs w:val="24"/>
          <w:lang w:val="en-US" w:eastAsia="fr-FR"/>
        </w:rPr>
        <w:t xml:space="preserve"> of the resected specimen </w:t>
      </w:r>
      <w:r w:rsidR="002C6E34"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o5v7quj1","properties":{"formattedCitation":"(17)","plainCitation":"(17)","noteIndex":0},"citationItems":[{"id":1733,"uris":["http://zotero.org/users/17016691/items/MZ98HT8N"],"itemData":{"id":1733,"type":"article-journal","abstract":"Background/aim: Actinomycosis is a granulomatous disease caused by filamentous, gram-positive, anaerobic bacteria. Actinomycetes are commensal inhabitants of the oral cavity and intestinal tract but acquire pathogenicity through invasion of breached or necrotic tissue. In abdominal actinomycosis (AA), the appendix and ileocecal region are usually involved. The aim of this study was to characterize patients diagnosed with AA and to establish the risk factors for appendiceal actinomycosis, including a short review of the literature. Materials and methods: We conducted a prospective cohort study of all patients diagnosed with AA in the University Hospital Marques de Valdecilla (Santander-Cantabria) from January 2003 to October 2013. We also conducted a short review of the literature.\nResults: We characterized the epidemiological features of patients diagnosed with AA and risk factors for the involvement of the appendix, as most of the cases were misdiagnosed as appendicitis. Risk factors for appendiceal actinomycosis are no antecedents of carcinoma (P = 0.034) and previous incorrect diagnosis (P = 0.006).\nConclusion: AA is a rare and chronic infection. It is only reported in case reports in the literature. We present the largest series of patients diagnosed with AA. Half of the patients had morbidities, mostly carcinoma, and penicillin was the preferred treatment. More studies are needed to characterize patients affected with AA and to establish the correct treatment.","container-title":"TURKISH JOURNAL OF MEDICAL SCIENCES","DOI":"10.3906/sag-1511-52","ISSN":"1300-0144, 1303-6165","journalAbbreviation":"Turk J Med Sci","language":"en","note":"publisher: The Scientific and Technological Research Council of Turkey (TUBITAK-ULAKBIM) - DIGITAL COMMONS JOURNALS","page":"98-102","source":"Crossref","title":"Abdominal actinomycosis in the last 10 years and risk factors for appendiceal actinomycosis: review of the literature","title-short":"Abdominal actinomycosis in the last 10 years and risk factors for appendiceal actinomycosis","volume":"47","author":[{"family":"Lisa-Gracia","given":"Marta"},{"family":"Martín-Rivas","given":"Berta"},{"family":"Pajarón-Guerrero","given":"Marcos"},{"family":"Arnáiz-García","given":"Ana"}],"issued":{"date-parts":[["2017"]]}}}],"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17)</w:t>
      </w:r>
      <w:r w:rsidR="002C6E34" w:rsidRPr="007F3497">
        <w:rPr>
          <w:rFonts w:ascii="Times New Roman" w:eastAsia="Times New Roman" w:hAnsi="Times New Roman" w:cs="Times New Roman"/>
          <w:sz w:val="24"/>
          <w:szCs w:val="24"/>
          <w:lang w:val="en-US" w:eastAsia="fr-FR"/>
        </w:rPr>
        <w:fldChar w:fldCharType="end"/>
      </w:r>
      <w:r w:rsidR="002C6E34" w:rsidRPr="007F3497">
        <w:rPr>
          <w:rFonts w:ascii="Times New Roman" w:eastAsia="Times New Roman" w:hAnsi="Times New Roman" w:cs="Times New Roman"/>
          <w:sz w:val="24"/>
          <w:szCs w:val="24"/>
          <w:lang w:val="en-US" w:eastAsia="fr-FR"/>
        </w:rPr>
        <w:t xml:space="preserve">. </w:t>
      </w:r>
      <w:r w:rsidRPr="00891F7B">
        <w:rPr>
          <w:rFonts w:ascii="Times New Roman" w:eastAsia="Times New Roman" w:hAnsi="Times New Roman" w:cs="Times New Roman"/>
          <w:sz w:val="24"/>
          <w:szCs w:val="24"/>
          <w:lang w:val="en-US" w:eastAsia="fr-FR"/>
        </w:rPr>
        <w:t>Identification of the organism or sulfur granules is usually sufficient, and susceptibility testing is rarely necessary due to the organism’s natural susceptib</w:t>
      </w:r>
      <w:r w:rsidR="002C6E34">
        <w:rPr>
          <w:rFonts w:ascii="Times New Roman" w:eastAsia="Times New Roman" w:hAnsi="Times New Roman" w:cs="Times New Roman"/>
          <w:sz w:val="24"/>
          <w:szCs w:val="24"/>
          <w:lang w:val="en-US" w:eastAsia="fr-FR"/>
        </w:rPr>
        <w:t xml:space="preserve">ility to common antibiotics </w:t>
      </w:r>
      <w:r w:rsidR="002C6E34"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zNjOO062","properties":{"formattedCitation":"(18)","plainCitation":"(18)","noteIndex":0},"citationItems":[{"id":1767,"uris":["http://zotero.org/users/17016691/items/WMT3IKDE"],"itemData":{"id":1767,"type":"article-journal","abstract":"Abdominal actinomycosis in children is a rare disease, which is occasionally found on histologic examination after an operation for acute appendicitis. Because of its nonspecific clinical and radiological signs and symptoms and low prevalence, the diagnosis is hardly ever made before the patient undergoes an operation and tissue is available for pathologic evaluation. When the diagnosis is made, the patient should be treated with the appropriate long-term antibiotics. With antibiotic therapy, the prognosis is favorable. We describe a 13-year-old girl who presented with acute appendicitis and was found to have abdominal actinomycosis after undergoing open appendectomy, which was treated successfully with penicillin and piperacillin-tazobactam.","container-title":"Journal of Pediatric Surgery","DOI":"10.1016/j.jpedsurg.2010.06.015","ISSN":"0022-3468","issue":"10","journalAbbreviation":"Journal of Pediatric Surgery","page":"2050-2052","source":"ScienceDirect","title":"Case report: actinomycosis of the appendix—an unusual cause of acute appendicitis in children","title-short":"Case report","volume":"45","author":[{"family":"Liu","given":"Verena"},{"family":"Val","given":"Sybile"},{"family":"Kang","given":"Kuang"},{"family":"Velcek","given":"Francesca"}],"issued":{"date-parts":[["2010",10,1]]}}}],"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18)</w:t>
      </w:r>
      <w:r w:rsidR="002C6E34" w:rsidRPr="007F3497">
        <w:rPr>
          <w:rFonts w:ascii="Times New Roman" w:eastAsia="Times New Roman" w:hAnsi="Times New Roman" w:cs="Times New Roman"/>
          <w:sz w:val="24"/>
          <w:szCs w:val="24"/>
          <w:lang w:val="en-US" w:eastAsia="fr-FR"/>
        </w:rPr>
        <w:fldChar w:fldCharType="end"/>
      </w:r>
      <w:r w:rsidR="002C6E34" w:rsidRPr="007F3497">
        <w:rPr>
          <w:rFonts w:ascii="Times New Roman" w:eastAsia="Times New Roman" w:hAnsi="Times New Roman" w:cs="Times New Roman"/>
          <w:sz w:val="24"/>
          <w:szCs w:val="24"/>
          <w:lang w:val="en-US" w:eastAsia="fr-FR"/>
        </w:rPr>
        <w:t>.</w:t>
      </w:r>
    </w:p>
    <w:p w14:paraId="32AB8800" w14:textId="77777777" w:rsidR="00891F7B" w:rsidRPr="00891F7B" w:rsidRDefault="00891F7B" w:rsidP="002F08F1">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If appendiceal actinomycosis is diagnosed preoperatively, especially in indolent chronic forms, exclusive antibiotic treatment may suffice, a</w:t>
      </w:r>
      <w:r w:rsidR="002F08F1">
        <w:rPr>
          <w:rFonts w:ascii="Times New Roman" w:eastAsia="Times New Roman" w:hAnsi="Times New Roman" w:cs="Times New Roman"/>
          <w:sz w:val="24"/>
          <w:szCs w:val="24"/>
          <w:lang w:val="en-US" w:eastAsia="fr-FR"/>
        </w:rPr>
        <w:t xml:space="preserve">voiding unnecessary surgery </w:t>
      </w:r>
      <w:r w:rsidR="002F08F1">
        <w:fldChar w:fldCharType="begin"/>
      </w:r>
      <w:r w:rsidR="002F08F1" w:rsidRPr="002F08F1">
        <w:rPr>
          <w:lang w:val="en-US"/>
        </w:rPr>
        <w:instrText xml:space="preserve"> ADDIN ZOTERO_ITEM CSL_CITATION {"citationID":"eBiw5hGl","properties":{"formattedCitation":"(19)","plainCitation":"(19)","noteIndex":0},"citationItems":[{"id":1795,"uris":["http://zotero.org/users/17016691/items/MGDH5P8M"],"itemData":{"id":1795,"type":"article-journal","abstract":"Actinomycosis is a rare chronic disease caused by Actinomyces spp., anaerobic Gram-positive bacteria that normally colonize the human mouth and digestive and genital tracts. Physicians must be aware of typical clinical presentations (such as cervicofacial actinomycosis following dental focus of infection, pelvic actinomycosis in women with an intrauterine device, and pulmonary actinomycosis in smokers with poor dental hygiene), but also that actinomycosis may mimic the malignancy process in various anatomical sites. Bacterial cultures and pathology are the cornerstone of diagnosis, but particular conditions are required in order to get the correct diagnosis. Prolonged bacterial cultures in anaerobic conditions are necessary to identify the bacterium and typical microscopic findings include necrosis with yellowish sulfur granules and filamentous Gram-positive fungal-like pathogens. Patients with actinomycosis require prolonged (6- to 12-month) high doses (to facilitate the drug penetration in abscess and in infected tissues) of penicillin G or amoxicillin, but the duration of antimicrobial therapy could probably be shortened to 3 months in patients in whom optimal surgical resection of infected tissues has been performed. Preventive measures, such as reduction of alcohol abuse and improvement of dental hygiene, may limit occurrence of pulmonary, cervicofacial, and central nervous system actinomycosis. In women, intrauterine devices must be changed every 5 years in order to limit the occurrence of pelvic actinomycosis.","container-title":"Infection and Drug Resistance","DOI":"10.2147/IDR.S39601","ISSN":"null","note":"publisher: Dove Medical Press\n_eprint: https://www.tandfonline.com/doi/pdf/10.2147/IDR.S39601\nPMID: 25045274","page":"183-197","source":"Taylor and Francis+NEJM","title":"Actinomycosis: etiology, clinical features, diagnosis, treatment, and management","title-short":"Actinomycosis","volume":"7","author":[{"family":"Valour","given":"Florent"},{"family":"Sénéchal","given":"Agathe"},{"family":"Dupieux","given":"Céline"},{"family":"Karsenty","given":"Judith"},{"family":"Lustig","given":"Sébastien"},{"family":"Breton","given":"Pierre"},{"family":"Gleizal","given":"Arnaud"},{"family":"Boussel","given":"Loïc"},{"family":"Laurent","given":"Frédéric"},{"family":"Braun","given":"Evelyne"},{"family":"Chidiac","given":"Christian"},{"family":"Ader","given":"Florence"},{"family":"Ferry","given":"Tristan"}],"issued":{"date-parts":[["2014",7,5]]}}}],"schema":"https://github.com/citation-style-language/schema/raw/master/csl-citation.json"} </w:instrText>
      </w:r>
      <w:r w:rsidR="002F08F1">
        <w:fldChar w:fldCharType="separate"/>
      </w:r>
      <w:r w:rsidR="002F08F1" w:rsidRPr="002F08F1">
        <w:rPr>
          <w:rFonts w:ascii="Times New Roman" w:hAnsi="Times New Roman" w:cs="Times New Roman"/>
          <w:sz w:val="24"/>
          <w:lang w:val="en-US"/>
        </w:rPr>
        <w:t>(19)</w:t>
      </w:r>
      <w:r w:rsidR="002F08F1">
        <w:fldChar w:fldCharType="end"/>
      </w:r>
      <w:r w:rsidRPr="00891F7B">
        <w:rPr>
          <w:rFonts w:ascii="Times New Roman" w:eastAsia="Times New Roman" w:hAnsi="Times New Roman" w:cs="Times New Roman"/>
          <w:sz w:val="24"/>
          <w:szCs w:val="24"/>
          <w:lang w:val="en-US" w:eastAsia="fr-FR"/>
        </w:rPr>
        <w:t xml:space="preserve">. CT imaging plays a key </w:t>
      </w:r>
      <w:r w:rsidR="002C6E34">
        <w:rPr>
          <w:rFonts w:ascii="Times New Roman" w:eastAsia="Times New Roman" w:hAnsi="Times New Roman" w:cs="Times New Roman"/>
          <w:sz w:val="24"/>
          <w:szCs w:val="24"/>
          <w:lang w:val="en-US" w:eastAsia="fr-FR"/>
        </w:rPr>
        <w:t xml:space="preserve">role in monitoring response </w:t>
      </w:r>
      <w:r w:rsidR="002C6E34"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YKvOMmWW","properties":{"formattedCitation":"(20)","plainCitation":"(20)","noteIndex":0},"citationItems":[{"id":1813,"uris":["http://zotero.org/users/17016691/items/6MHHNH7J"],"itemData":{"id":1813,"type":"article-journal","abstract":"Actinomycosis is an uncommon chronic infectious disease. Common sites of involvement include the cervicofacial, thoracic and abdominopelvic regions. In abdominopelvic actinomycosis, the ileocecal region, including the appendix, is the most commonly involved site. In some reports, limited appendiceal actinomycosis has revealed a thickened appendiceal wall with peri-appendiceal inflammation as acute appendicitis or perforated appendicitis. We experienced pathologically confirmed intraluminal limited appendiceal actinomycosis without peri-appendiceal infiltration. Here, we report the computed tomography and ultrasound findings.","container-title":"World Journal of Gastroenterology : WJG","DOI":"10.3748/wjg.v16.i3.395","ISSN":"1007-9327","issue":"3","journalAbbreviation":"World J Gastroenterol","note":"PMID: 20082489\nPMCID: PMC2807964","page":"395-397","source":"PubMed Central","title":"Actinomycosis of the appendix mimicking appendiceal tumor: A case report","title-short":"Actinomycosis of the appendix mimicking appendiceal tumor","volume":"16","author":[{"family":"Lee","given":"Sang-Yun"},{"family":"Kwon","given":"Hee-Jin"},{"family":"Cho","given":"Jin-Han"},{"family":"Oh","given":"Jong-Young"},{"family":"Nam","given":"Kyung-Jin"},{"family":"Lee","given":"Jin-Hwa"},{"family":"Yoon","given":"Seong-Kuk"},{"family":"Kang","given":"Myong-Jin"},{"family":"Jeong","given":"Jin-Sook"}],"issued":{"date-parts":[["2010",1,21]]}}}],"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20)</w:t>
      </w:r>
      <w:r w:rsidR="002C6E34" w:rsidRPr="007F3497">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w:t>
      </w:r>
    </w:p>
    <w:p w14:paraId="798D4249" w14:textId="77777777" w:rsidR="00891F7B" w:rsidRPr="00891F7B" w:rsidRDefault="00891F7B" w:rsidP="002F08F1">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Conversely, when diagnosis is made postoperatively, adjunctive antibiotic therapy is necessary to eradicate residual bacteria and prevent secondary spread, especial</w:t>
      </w:r>
      <w:r w:rsidR="002C6E34">
        <w:rPr>
          <w:rFonts w:ascii="Times New Roman" w:eastAsia="Times New Roman" w:hAnsi="Times New Roman" w:cs="Times New Roman"/>
          <w:sz w:val="24"/>
          <w:szCs w:val="24"/>
          <w:lang w:val="en-US" w:eastAsia="fr-FR"/>
        </w:rPr>
        <w:t xml:space="preserve">ly in the right iliac fossa </w:t>
      </w:r>
      <w:r w:rsidR="002C6E34"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M6aF1xFV","properties":{"formattedCitation":"(21)","plainCitation":"(21)","noteIndex":0},"citationItems":[{"id":1800,"uris":["http://zotero.org/users/17016691/items/HNIKNNR8"],"itemData":{"id":1800,"type":"article-journal","abstract":"Résumé\nIntroduction. – À l’occasion de la prise en charge de deux patients pour actinomycose de l’appendice étendue vers le cæcum et l’iléon et diagnostiquée en postopératoire sur l’analyse histologique, les auteurs ont revu la littérature. Exégèse. – L’actinomycose de l’appendice peut être aiguë ou chronique. Le diagnostic peut être fait en préopératoire sur une ponction ou une biopsie sous contrôle de la tomodensitométrie. Il est le plus souvent fait en postopératoire sur l’analyse de la pièce opératoire. L’actinomycose peut être traitée par antibiothérapie seule durant 6 mois si le diagnostic est fait en préopératoire, par la chirurgie suivie d’une antibiothérapie durant 6 à 12 mois, selon l’étendue de l’actinomycose, si le diagnostic est fait en postopératoire ou en combinant la chirurgie et l’antibiothérapie dans les formes complexes. Conclusion. – L’actinomycose de l’appendice est une pathologie rare qui mérite d’être connue. L’antibiothérapie permet d’éviter l’intervention chirurgicale ou les exérèses étendues.\nIntroduction. – We report two patients with actinomycosis of the appendix extending to the caecum and the ileum, and diagnosed postoperatively on histological analysis, the authors reviewed the literature. Exegesis. – Actinomycosis of the appendix can be acute or chronic. Diagnosis may be obtained preoperatively on the analysis of aspiration or biopsy material under CT scan control. It is frequently done postoperatively on the analysis of surgical specimen. Actinomycosis can be treated with antibiotics only during six months if the diagnosis is made preoperative, by surgery followed by antibiotics during 6–12 months, according to the extension of the actinomycosis, if the diagnosis is made after surgery, and by a combination of a surgery and antibiotics in complex forms. Conclusion. – Actinomycosis of the appendix is an infrequent pathology that merits to be known. With antibiotic therapy, we can avoid surgery or wide resections.","container-title":"La Revue de Médecine Interne","DOI":"10.1016/S0248-8663(02)00625-2","ISSN":"0248-8663","issue":"7","journalAbbreviation":"La Revue de Médecine Interne","page":"638-641","source":"ScienceDirect","title":"Actinomycose de l’appendice. Présentation de deux observations","volume":"23","author":[{"family":"Habib","given":"E"},{"family":"Aoura","given":"T"},{"family":"Mekkaoui","given":"M"},{"family":"Elhadad","given":"A"}],"issued":{"date-parts":[["2002",7,1]]}}}],"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21)</w:t>
      </w:r>
      <w:r w:rsidR="002C6E34" w:rsidRPr="007F3497">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 Antibiotics should be initiated even in the absence of positive cultures if sulfur granules are observed histolog</w:t>
      </w:r>
      <w:r w:rsidR="002C6E34">
        <w:rPr>
          <w:rFonts w:ascii="Times New Roman" w:eastAsia="Times New Roman" w:hAnsi="Times New Roman" w:cs="Times New Roman"/>
          <w:sz w:val="24"/>
          <w:szCs w:val="24"/>
          <w:lang w:val="en-US" w:eastAsia="fr-FR"/>
        </w:rPr>
        <w:t xml:space="preserve">ically </w:t>
      </w:r>
      <w:r w:rsidR="002C6E34"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hnuMRjJW","properties":{"formattedCitation":"(20)","plainCitation":"(20)","noteIndex":0},"citationItems":[{"id":1813,"uris":["http://zotero.org/users/17016691/items/6MHHNH7J"],"itemData":{"id":1813,"type":"article-journal","abstract":"Actinomycosis is an uncommon chronic infectious disease. Common sites of involvement include the cervicofacial, thoracic and abdominopelvic regions. In abdominopelvic actinomycosis, the ileocecal region, including the appendix, is the most commonly involved site. In some reports, limited appendiceal actinomycosis has revealed a thickened appendiceal wall with peri-appendiceal inflammation as acute appendicitis or perforated appendicitis. We experienced pathologically confirmed intraluminal limited appendiceal actinomycosis without peri-appendiceal infiltration. Here, we report the computed tomography and ultrasound findings.","container-title":"World Journal of Gastroenterology : WJG","DOI":"10.3748/wjg.v16.i3.395","ISSN":"1007-9327","issue":"3","journalAbbreviation":"World J Gastroenterol","note":"PMID: 20082489\nPMCID: PMC2807964","page":"395-397","source":"PubMed Central","title":"Actinomycosis of the appendix mimicking appendiceal tumor: A case report","title-short":"Actinomycosis of the appendix mimicking appendiceal tumor","volume":"16","author":[{"family":"Lee","given":"Sang-Yun"},{"family":"Kwon","given":"Hee-Jin"},{"family":"Cho","given":"Jin-Han"},{"family":"Oh","given":"Jong-Young"},{"family":"Nam","given":"Kyung-Jin"},{"family":"Lee","given":"Jin-Hwa"},{"family":"Yoon","given":"Seong-Kuk"},{"family":"Kang","given":"Myong-Jin"},{"family":"Jeong","given":"Jin-Sook"}],"issued":{"date-parts":[["2010",1,21]]}}}],"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20)</w:t>
      </w:r>
      <w:r w:rsidR="002C6E34" w:rsidRPr="007F3497">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w:t>
      </w:r>
    </w:p>
    <w:p w14:paraId="3B34E601" w14:textId="77777777" w:rsidR="00891F7B" w:rsidRPr="00891F7B" w:rsidRDefault="00891F7B" w:rsidP="002F08F1">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In advanced or complicated forms, combined surgical and antibiotic management is recommended. This approach minimizes the extent of surgical resection and reduces postoperative complications. Pelvic or abdominal wall abscesses can be drained under ultrasound or CT guidance, and persistent fistula</w:t>
      </w:r>
      <w:r w:rsidR="002F08F1">
        <w:rPr>
          <w:rFonts w:ascii="Times New Roman" w:eastAsia="Times New Roman" w:hAnsi="Times New Roman" w:cs="Times New Roman"/>
          <w:sz w:val="24"/>
          <w:szCs w:val="24"/>
          <w:lang w:val="en-US" w:eastAsia="fr-FR"/>
        </w:rPr>
        <w:t xml:space="preserve">s can be managed electively </w:t>
      </w:r>
      <w:r w:rsidR="002F08F1"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IScsPj7V","properties":{"formattedCitation":"(21)","plainCitation":"(21)","noteIndex":0},"citationItems":[{"id":1800,"uris":["http://zotero.org/users/17016691/items/HNIKNNR8"],"itemData":{"id":1800,"type":"article-journal","abstract":"Résumé\nIntroduction. – À l’occasion de la prise en charge de deux patients pour actinomycose de l’appendice étendue vers le cæcum et l’iléon et diagnostiquée en postopératoire sur l’analyse histologique, les auteurs ont revu la littérature. Exégèse. – L’actinomycose de l’appendice peut être aiguë ou chronique. Le diagnostic peut être fait en préopératoire sur une ponction ou une biopsie sous contrôle de la tomodensitométrie. Il est le plus souvent fait en postopératoire sur l’analyse de la pièce opératoire. L’actinomycose peut être traitée par antibiothérapie seule durant 6 mois si le diagnostic est fait en préopératoire, par la chirurgie suivie d’une antibiothérapie durant 6 à 12 mois, selon l’étendue de l’actinomycose, si le diagnostic est fait en postopératoire ou en combinant la chirurgie et l’antibiothérapie dans les formes complexes. Conclusion. – L’actinomycose de l’appendice est une pathologie rare qui mérite d’être connue. L’antibiothérapie permet d’éviter l’intervention chirurgicale ou les exérèses étendues.\nIntroduction. – We report two patients with actinomycosis of the appendix extending to the caecum and the ileum, and diagnosed postoperatively on histological analysis, the authors reviewed the literature. Exegesis. – Actinomycosis of the appendix can be acute or chronic. Diagnosis may be obtained preoperatively on the analysis of aspiration or biopsy material under CT scan control. It is frequently done postoperatively on the analysis of surgical specimen. Actinomycosis can be treated with antibiotics only during six months if the diagnosis is made preoperative, by surgery followed by antibiotics during 6–12 months, according to the extension of the actinomycosis, if the diagnosis is made after surgery, and by a combination of a surgery and antibiotics in complex forms. Conclusion. – Actinomycosis of the appendix is an infrequent pathology that merits to be known. With antibiotic therapy, we can avoid surgery or wide resections.","container-title":"La Revue de Médecine Interne","DOI":"10.1016/S0248-8663(02)00625-2","ISSN":"0248-8663","issue":"7","journalAbbreviation":"La Revue de Médecine Interne","page":"638-641","source":"ScienceDirect","title":"Actinomycose de l’appendice. Présentation de deux observations","volume":"23","author":[{"family":"Habib","given":"E"},{"family":"Aoura","given":"T"},{"family":"Mekkaoui","given":"M"},{"family":"Elhadad","given":"A"}],"issued":{"date-parts":[["2002",7,1]]}}}],"schema":"https://github.com/citation-style-language/schema/raw/master/csl-citation.json"} </w:instrText>
      </w:r>
      <w:r w:rsidR="002F08F1" w:rsidRPr="007F3497">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21)</w:t>
      </w:r>
      <w:r w:rsidR="002F08F1" w:rsidRPr="007F3497">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w:t>
      </w:r>
    </w:p>
    <w:p w14:paraId="77687506" w14:textId="77777777" w:rsidR="00891F7B" w:rsidRPr="00891F7B" w:rsidRDefault="00891F7B" w:rsidP="002F08F1">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 xml:space="preserve">Surgery serves not only a diagnostic purpose but also a therapeutic one by debriding necrotic tissue and excising persistent sinus tracts. It is also valuable in cases where medical treatment alone fails. Moreover, several recent studies have shown that surgery can reduce the duration of </w:t>
      </w:r>
      <w:r w:rsidR="002C6E34">
        <w:rPr>
          <w:rFonts w:ascii="Times New Roman" w:eastAsia="Times New Roman" w:hAnsi="Times New Roman" w:cs="Times New Roman"/>
          <w:sz w:val="24"/>
          <w:szCs w:val="24"/>
          <w:lang w:val="en-US" w:eastAsia="fr-FR"/>
        </w:rPr>
        <w:t xml:space="preserve">required antibiotic therapy </w:t>
      </w:r>
      <w:r w:rsidR="002C6E34"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oQxpMXAv","properties":{"formattedCitation":"(17)","plainCitation":"(17)","noteIndex":0},"citationItems":[{"id":1733,"uris":["http://zotero.org/users/17016691/items/MZ98HT8N"],"itemData":{"id":1733,"type":"article-journal","abstract":"Background/aim: Actinomycosis is a granulomatous disease caused by filamentous, gram-positive, anaerobic bacteria. Actinomycetes are commensal inhabitants of the oral cavity and intestinal tract but acquire pathogenicity through invasion of breached or necrotic tissue. In abdominal actinomycosis (AA), the appendix and ileocecal region are usually involved. The aim of this study was to characterize patients diagnosed with AA and to establish the risk factors for appendiceal actinomycosis, including a short review of the literature. Materials and methods: We conducted a prospective cohort study of all patients diagnosed with AA in the University Hospital Marques de Valdecilla (Santander-Cantabria) from January 2003 to October 2013. We also conducted a short review of the literature.\nResults: We characterized the epidemiological features of patients diagnosed with AA and risk factors for the involvement of the appendix, as most of the cases were misdiagnosed as appendicitis. Risk factors for appendiceal actinomycosis are no antecedents of carcinoma (P = 0.034) and previous incorrect diagnosis (P = 0.006).\nConclusion: AA is a rare and chronic infection. It is only reported in case reports in the literature. We present the largest series of patients diagnosed with AA. Half of the patients had morbidities, mostly carcinoma, and penicillin was the preferred treatment. More studies are needed to characterize patients affected with AA and to establish the correct treatment.","container-title":"TURKISH JOURNAL OF MEDICAL SCIENCES","DOI":"10.3906/sag-1511-52","ISSN":"1300-0144, 1303-6165","journalAbbreviation":"Turk J Med Sci","language":"en","note":"publisher: The Scientific and Technological Research Council of Turkey (TUBITAK-ULAKBIM) - DIGITAL COMMONS JOURNALS","page":"98-102","source":"Crossref","title":"Abdominal actinomycosis in the last 10 years and risk factors for appendiceal actinomycosis: review of the literature","title-short":"Abdominal actinomycosis in the last 10 years and risk factors for appendiceal actinomycosis","volume":"47","author":[{"family":"Lisa-Gracia","given":"Marta"},{"family":"Martín-Rivas","given":"Berta"},{"family":"Pajarón-Guerrero","given":"Marcos"},{"family":"Arnáiz-García","given":"Ana"}],"issued":{"date-parts":[["2017"]]}}}],"schema":"https://github.com/citation-style-language/schema/raw/master/csl-citation.json"} </w:instrText>
      </w:r>
      <w:r w:rsidR="002C6E34" w:rsidRPr="007F3497">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17)</w:t>
      </w:r>
      <w:r w:rsidR="002C6E34" w:rsidRPr="007F3497">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 Combined antibiotic and surgical management</w:t>
      </w:r>
      <w:r w:rsidR="002F08F1">
        <w:rPr>
          <w:rFonts w:ascii="Times New Roman" w:eastAsia="Times New Roman" w:hAnsi="Times New Roman" w:cs="Times New Roman"/>
          <w:sz w:val="24"/>
          <w:szCs w:val="24"/>
          <w:lang w:val="en-US" w:eastAsia="fr-FR"/>
        </w:rPr>
        <w:t xml:space="preserve"> yields a cure rate over 90% </w:t>
      </w:r>
      <w:r w:rsidR="002F08F1"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2UlLgNO3","properties":{"formattedCitation":"(5)","plainCitation":"(5)","noteIndex":0},"citationItems":[{"id":1734,"uris":["http://zotero.org/users/17016691/items/842HHTLH"],"itemData":{"id":1734,"type":"article-journal","abstract":"Introduction\nAcute appendicitis is the most common indication for an emergency abdominal surgery in the world, with a lifetime incidence of around 10%. Actinomycetes are the etiology of appendicitis in only 0.02%–0.06%, having as the final pathology report a chronic inflammatory response; less than 10% of the cases are diagnosed before surgery. Here, we present the case of a subacute appendicitis secondary to actinomycosis.\nCase report\nA 39-year-old male presented with a twelve-day evolution of intermittent abdominal pain in the right lower quadrant, treated at the beginning with ciprofloxacin and urinary analgesic. The day of the admission he referred intense abdominal pain with nausea. An open appendectomy was preformed, finding a tumor-like edematous appendix with a diameter of approximately 2.5cm.\nDiscussion\nActinomyces are part of the typical flora of the oral cavity, gastrointestinal tract and vagina. The predominant form of human disease is A. Israelii, it requires an injury to the normal mucosa to penetrate and cause disease. Abdominal actinomycosis involves the appendix and caecum in 66% of the presentations, of these, perforated appendicitis is the stimulus in 75% of the cases. A combination of antibiotic therapy and operative treatment resolves actinomycosis in 90% of cases.\nConclusion\nAbdominal actinomycosis is an uncommon disease been the common presentation a perforated appendicitis, here we present a less common presentation of it with a non-perforated appendix.","container-title":"International Journal of Surgery Case Reports","DOI":"10.1016/j.ijscr.2017.04.033","ISSN":"2210-2612","journalAbbreviation":"International Journal of Surgery Case Reports","page":"46-49","source":"ScienceDirect","title":"A rare case of subacute appendicitis, actinomycosis as the final pathology reports: A case report and literature review","title-short":"A rare case of subacute appendicitis, actinomycosis as the final pathology reports","volume":"36","author":[{"family":"Gómez-Torres","given":"G. A."},{"family":"Ortega-Gárcia","given":"O. S."},{"family":"Gutierrez-López","given":"E. G."},{"family":"Carballido-Murguía","given":"C. A."},{"family":"Flores-Rios","given":"J. A."},{"family":"López-Lizarraga","given":"C. R."},{"family":"Bautista López","given":"C. A."},{"family":"Ploneda-Valencia","given":"C. F."}],"issued":{"date-parts":[["2017",1,1]]}}}],"schema":"https://github.com/citation-style-language/schema/raw/master/csl-citation.json"} </w:instrText>
      </w:r>
      <w:r w:rsidR="002F08F1" w:rsidRPr="007F3497">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5)</w:t>
      </w:r>
      <w:r w:rsidR="002F08F1" w:rsidRPr="007F3497">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w:t>
      </w:r>
    </w:p>
    <w:p w14:paraId="7D5E5E03" w14:textId="77777777" w:rsidR="00891F7B" w:rsidRPr="00891F7B" w:rsidRDefault="00891F7B" w:rsidP="00891F7B">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Due to the frequent presence of dense, avascular fibrotic tissue limiting antibiotic diffusion, prolonged therapy is usually required: 6 months for simple cases and up to 12 months if there is peritoneal, mesenteric involvement, or incomplete surgical resection.</w:t>
      </w:r>
    </w:p>
    <w:p w14:paraId="28499C97" w14:textId="77777777" w:rsidR="00891F7B" w:rsidRPr="00091B36" w:rsidRDefault="00891F7B" w:rsidP="002F08F1">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Penicillin G or amoxicillin remains the first-line treatment. Alternatives in allergic patients include tetracyclines, clindamycin, erythromycin</w:t>
      </w:r>
      <w:r w:rsidR="002F08F1">
        <w:rPr>
          <w:rFonts w:ascii="Times New Roman" w:eastAsia="Times New Roman" w:hAnsi="Times New Roman" w:cs="Times New Roman"/>
          <w:sz w:val="24"/>
          <w:szCs w:val="24"/>
          <w:lang w:val="en-US" w:eastAsia="fr-FR"/>
        </w:rPr>
        <w:t xml:space="preserve">, cephalothin, or cefoxitin </w:t>
      </w:r>
      <w:r w:rsidR="002F08F1" w:rsidRPr="007F3497">
        <w:rPr>
          <w:rFonts w:ascii="Times New Roman" w:eastAsia="Times New Roman" w:hAnsi="Times New Roman" w:cs="Times New Roman"/>
          <w:sz w:val="24"/>
          <w:szCs w:val="24"/>
          <w:lang w:val="en-US" w:eastAsia="fr-FR"/>
        </w:rPr>
        <w:fldChar w:fldCharType="begin"/>
      </w:r>
      <w:r w:rsidR="002F08F1" w:rsidRPr="007F3497">
        <w:rPr>
          <w:rFonts w:ascii="Times New Roman" w:eastAsia="Times New Roman" w:hAnsi="Times New Roman" w:cs="Times New Roman"/>
          <w:sz w:val="24"/>
          <w:szCs w:val="24"/>
          <w:lang w:val="en-US" w:eastAsia="fr-FR"/>
        </w:rPr>
        <w:instrText xml:space="preserve"> ADDIN ZOTERO_ITEM CSL_CITATION {"citationID":"e9BUMU2d","properties":{"formattedCitation":"(21)","plainCitation":"(21)","noteIndex":0},"citationItems":[{"id":1800,"uris":["http://zotero.org/users/17016691/items/HNIKNNR8"],"itemData":{"id":1800,"type":"article-journal","abstract":"Résumé\nIntroduction. – À l’occasion de la prise en charge de deux patients pour actinomycose de l’appendice étendue vers le cæcum et l’iléon et diagnostiquée en postopératoire sur l’analyse histologique, les auteurs ont revu la littérature. Exégèse. – L’actinomycose de l’appendice peut être aiguë ou chronique. Le diagnostic peut être fait en préopératoire sur une ponction ou une biopsie sous contrôle de la tomodensitométrie. Il est le plus souvent fait en postopératoire sur l’analyse de la pièce opératoire. L’actinomycose peut être traitée par antibiothérapie seule durant 6 mois si le diagnostic est fait en préopératoire, par la chirurgie suivie d’une antibiothérapie durant 6 à 12 mois, selon l’étendue de l’actinomycose, si le diagnostic est fait en postopératoire ou en combinant la chirurgie et l’antibiothérapie dans les formes complexes. Conclusion. – L’actinomycose de l’appendice est une pathologie rare qui mérite d’être connue. L’antibiothérapie permet d’éviter l’intervention chirurgicale ou les exérèses étendues.\nIntroduction. – We report two patients with actinomycosis of the appendix extending to the caecum and the ileum, and diagnosed postoperatively on histological analysis, the authors reviewed the literature. Exegesis. – Actinomycosis of the appendix can be acute or chronic. Diagnosis may be obtained preoperatively on the analysis of aspiration or biopsy material under CT scan control. It is frequently done postoperatively on the analysis of surgical specimen. Actinomycosis can be treated with antibiotics only during six months if the diagnosis is made preoperative, by surgery followed by antibiotics during 6–12 months, according to the extension of the actinomycosis, if the diagnosis is made after surgery, and by a combination of a surgery and antibiotics in complex forms. Conclusion. – Actinomycosis of the appendix is an infrequent pathology that merits to be known. With antibiotic therapy, we can avoid surgery or wide resections.","container-title":"La Revue de Médecine Interne","DOI":"10.1016/S0248-8663(02)00625-2","ISSN":"0248-8663","issue":"7","journalAbbreviation":"La Revue de Médecine Interne","page":"638-641","source":"ScienceDirect","title":"Actinomycose de l’appendice. Présentation de deux observations","volume":"23","author":[{"family":"Habib","given":"E"},{"family":"Aoura","given":"T"},{"family":"Mekkaoui","given":"M"},{"family":"Elhadad","given":"A"}],"issued":{"date-parts":[["2002",7,1]]}}}],"schema":"https://github.com/citation-style-language/schema/raw/master/csl-citation.json"} </w:instrText>
      </w:r>
      <w:r w:rsidR="002F08F1" w:rsidRPr="007F3497">
        <w:rPr>
          <w:rFonts w:ascii="Times New Roman" w:eastAsia="Times New Roman" w:hAnsi="Times New Roman" w:cs="Times New Roman"/>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21)</w:t>
      </w:r>
      <w:r w:rsidR="002F08F1" w:rsidRPr="007F3497">
        <w:rPr>
          <w:rFonts w:ascii="Times New Roman" w:eastAsia="Times New Roman" w:hAnsi="Times New Roman" w:cs="Times New Roman"/>
          <w:sz w:val="24"/>
          <w:szCs w:val="24"/>
          <w:lang w:val="en-US" w:eastAsia="fr-FR"/>
        </w:rPr>
        <w:fldChar w:fldCharType="end"/>
      </w:r>
      <w:r w:rsidRPr="00891F7B">
        <w:rPr>
          <w:rFonts w:ascii="Times New Roman" w:eastAsia="Times New Roman" w:hAnsi="Times New Roman" w:cs="Times New Roman"/>
          <w:sz w:val="24"/>
          <w:szCs w:val="24"/>
          <w:lang w:val="en-US" w:eastAsia="fr-FR"/>
        </w:rPr>
        <w:t xml:space="preserve">. </w:t>
      </w:r>
      <w:r w:rsidRPr="00091B36">
        <w:rPr>
          <w:rFonts w:ascii="Times New Roman" w:eastAsia="Times New Roman" w:hAnsi="Times New Roman" w:cs="Times New Roman"/>
          <w:sz w:val="24"/>
          <w:szCs w:val="24"/>
          <w:lang w:val="en-US" w:eastAsia="fr-FR"/>
        </w:rPr>
        <w:t xml:space="preserve">Notably, metronidazole has only partial activity against </w:t>
      </w:r>
      <w:r w:rsidRPr="007F3497">
        <w:rPr>
          <w:rFonts w:ascii="Times New Roman" w:eastAsia="Times New Roman" w:hAnsi="Times New Roman" w:cs="Times New Roman"/>
          <w:sz w:val="24"/>
          <w:szCs w:val="24"/>
          <w:lang w:val="en-US" w:eastAsia="fr-FR"/>
        </w:rPr>
        <w:t>Actinomyces</w:t>
      </w:r>
      <w:r w:rsidRPr="00091B36">
        <w:rPr>
          <w:rFonts w:ascii="Times New Roman" w:eastAsia="Times New Roman" w:hAnsi="Times New Roman" w:cs="Times New Roman"/>
          <w:sz w:val="24"/>
          <w:szCs w:val="24"/>
          <w:lang w:val="en-US" w:eastAsia="fr-FR"/>
        </w:rPr>
        <w:t>.</w:t>
      </w:r>
    </w:p>
    <w:p w14:paraId="2B091E4E" w14:textId="77777777" w:rsidR="00891F7B" w:rsidRPr="00891F7B" w:rsidRDefault="00891F7B" w:rsidP="002F08F1">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With appropriate treatment, prognosis is excellent, w</w:t>
      </w:r>
      <w:r w:rsidR="002F08F1">
        <w:rPr>
          <w:rFonts w:ascii="Times New Roman" w:eastAsia="Times New Roman" w:hAnsi="Times New Roman" w:cs="Times New Roman"/>
          <w:sz w:val="24"/>
          <w:szCs w:val="24"/>
          <w:lang w:val="en-US" w:eastAsia="fr-FR"/>
        </w:rPr>
        <w:t xml:space="preserve">ith cure rates exceeding 90% </w:t>
      </w:r>
      <w:r w:rsidR="002F08F1" w:rsidRPr="007F3497">
        <w:rPr>
          <w:rFonts w:ascii="Times New Roman" w:eastAsia="Times New Roman" w:hAnsi="Times New Roman" w:cs="Times New Roman"/>
          <w:b/>
          <w:bCs/>
          <w:sz w:val="24"/>
          <w:szCs w:val="24"/>
          <w:lang w:val="en-US" w:eastAsia="fr-FR"/>
        </w:rPr>
        <w:fldChar w:fldCharType="begin"/>
      </w:r>
      <w:r w:rsidR="002F08F1" w:rsidRPr="00C019FA">
        <w:rPr>
          <w:rFonts w:ascii="Times New Roman" w:eastAsia="Times New Roman" w:hAnsi="Times New Roman" w:cs="Times New Roman"/>
          <w:b/>
          <w:bCs/>
          <w:sz w:val="24"/>
          <w:szCs w:val="24"/>
          <w:lang w:val="en-US" w:eastAsia="fr-FR"/>
        </w:rPr>
        <w:instrText xml:space="preserve"> ADDIN ZOTERO_ITEM CSL_CITATION {"citationID":"9qMZTyxh","properties":{"formattedCitation":"(5)","plainCitation":"(5)","noteIndex":0},"citationItems":[{"id":1734,"uris":["http://zotero.org/users/17016691/items/842HHTLH"],"itemData":{"id":1734,"type":"article-journal","abstract":"Introduction\nAcute appendicitis is the most common indication for an emergency abdominal surgery in the world, with a lifetime incidence of around 10%. Actinomycetes are the etiology of appendicitis in only 0.02%–0.06%, having as the final pathology report a chronic inflammatory response; less than 10% of the cases are diagnosed before surgery. Here, we present the case of a subacute appendicitis secondary to actinomycosis.\nCase report\nA 39-year-old male presented with a twelve-day evolution of intermittent abdominal pain in the right lower quadrant, treated at the beginning with ciprofloxacin and urinary analgesic. The day of the admission he referred intense abdominal pain with nausea. An open appendectomy was preformed, finding a tumor-like edematous appendix with a diameter of approximately 2.5cm.\nDiscussion\nActinomyces are part of the typical flora of the oral cavity, gastrointestinal tract and vagina. The predominant form of human disease is A. Israelii, it requires an injury to the normal mucosa to penetrate and cause disease. Abdominal actinomycosis involves the appendix and caecum in 66% of the presentations, of these, perforated appendicitis is the stimulus in 75% of the cases. A combination of antibiotic therapy and operative treatment resolves actinomycosis in 90% of cases.\nConclusion\nAbdominal actinomycosis is an uncommon disease been the common presentation a perforated appendicitis, here we present a less common presentation of it with a non-perforated appendix.","container-title":"International Journal of Surgery Case Reports","DOI":"10.1016/j.ijscr.2017.04.033","ISSN":"2210-2612","journalAbbreviation":"International Journal of Surgery Case Reports","page":"46-49","source":"ScienceDirect","title":"A rare case of subacute appendicitis, actinomycosis as the final pathology reports: A case report and literature review","title-short":"A rare case of subacute appendicitis, actinomycosis as the final pathology reports","volume":"36","author":[{"family":"Gómez-Torres","given":"G. A."},{"family":"Ortega-Gárcia","given":"O. S."},{"family":"Gutierrez-López","given":"E. G."},{"family":"Carballido-Murguía","given":"C. A."},{"family":"Flores-Rios","given":"J. A."},{"family":"López-Lizarraga","given":"C. R."},{"family":"Bautista López","given":"C. A."},{"family":"Ploneda-Valencia","given":"C. F."}],"issued":{"date-parts":[["2017",1,1]]}}}],"schema":"https://github.com/citation-style-language/schema/raw/master/csl-citation.json"} </w:instrText>
      </w:r>
      <w:r w:rsidR="002F08F1" w:rsidRPr="007F3497">
        <w:rPr>
          <w:rFonts w:ascii="Times New Roman" w:eastAsia="Times New Roman" w:hAnsi="Times New Roman" w:cs="Times New Roman"/>
          <w:b/>
          <w:bCs/>
          <w:sz w:val="24"/>
          <w:szCs w:val="24"/>
          <w:lang w:val="en-US" w:eastAsia="fr-FR"/>
        </w:rPr>
        <w:fldChar w:fldCharType="separate"/>
      </w:r>
      <w:r w:rsidR="002F08F1" w:rsidRPr="007F3497">
        <w:rPr>
          <w:rFonts w:ascii="Times New Roman" w:eastAsia="Times New Roman" w:hAnsi="Times New Roman" w:cs="Times New Roman"/>
          <w:sz w:val="24"/>
          <w:szCs w:val="24"/>
          <w:lang w:val="en-US" w:eastAsia="fr-FR"/>
        </w:rPr>
        <w:t>(5)</w:t>
      </w:r>
      <w:r w:rsidR="002F08F1" w:rsidRPr="007F3497">
        <w:rPr>
          <w:rFonts w:ascii="Times New Roman" w:eastAsia="Times New Roman" w:hAnsi="Times New Roman" w:cs="Times New Roman"/>
          <w:b/>
          <w:bCs/>
          <w:sz w:val="24"/>
          <w:szCs w:val="24"/>
          <w:lang w:val="en-US" w:eastAsia="fr-FR"/>
        </w:rPr>
        <w:fldChar w:fldCharType="end"/>
      </w:r>
      <w:r w:rsidRPr="00891F7B">
        <w:rPr>
          <w:rFonts w:ascii="Times New Roman" w:eastAsia="Times New Roman" w:hAnsi="Times New Roman" w:cs="Times New Roman"/>
          <w:sz w:val="24"/>
          <w:szCs w:val="24"/>
          <w:lang w:val="en-US" w:eastAsia="fr-FR"/>
        </w:rPr>
        <w:t>.</w:t>
      </w:r>
    </w:p>
    <w:p w14:paraId="17DC5AD3" w14:textId="77777777" w:rsidR="00891F7B" w:rsidRPr="00891F7B" w:rsidRDefault="00891F7B" w:rsidP="00891F7B">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b/>
          <w:bCs/>
          <w:sz w:val="24"/>
          <w:szCs w:val="24"/>
          <w:lang w:val="en-US" w:eastAsia="fr-FR"/>
        </w:rPr>
        <w:t>Conclusion</w:t>
      </w:r>
    </w:p>
    <w:p w14:paraId="7B9504E0" w14:textId="77777777" w:rsidR="00891F7B" w:rsidRDefault="00891F7B" w:rsidP="00891F7B">
      <w:pPr>
        <w:spacing w:before="100" w:beforeAutospacing="1" w:after="100" w:afterAutospacing="1" w:line="240" w:lineRule="auto"/>
        <w:rPr>
          <w:rFonts w:ascii="Times New Roman" w:eastAsia="Times New Roman" w:hAnsi="Times New Roman" w:cs="Times New Roman"/>
          <w:sz w:val="24"/>
          <w:szCs w:val="24"/>
          <w:lang w:val="en-US" w:eastAsia="fr-FR"/>
        </w:rPr>
      </w:pPr>
      <w:r w:rsidRPr="00891F7B">
        <w:rPr>
          <w:rFonts w:ascii="Times New Roman" w:eastAsia="Times New Roman" w:hAnsi="Times New Roman" w:cs="Times New Roman"/>
          <w:sz w:val="24"/>
          <w:szCs w:val="24"/>
          <w:lang w:val="en-US" w:eastAsia="fr-FR"/>
        </w:rPr>
        <w:t xml:space="preserve">This case illustrates the importance of considering appendiceal actinomycosis in the differential diagnosis of subacute or chronic appendicitis, especially in the presence of risk factors such as prolonged IUD use. In atypical clinical presentations, histological and bacteriological confirmation is essential. Treatment is based on a combined approach of </w:t>
      </w:r>
      <w:r w:rsidRPr="00891F7B">
        <w:rPr>
          <w:rFonts w:ascii="Times New Roman" w:eastAsia="Times New Roman" w:hAnsi="Times New Roman" w:cs="Times New Roman"/>
          <w:sz w:val="24"/>
          <w:szCs w:val="24"/>
          <w:lang w:val="en-US" w:eastAsia="fr-FR"/>
        </w:rPr>
        <w:lastRenderedPageBreak/>
        <w:t>surgery and prolonged antibiotic therapy, with excellent prognosis when appropriately managed.</w:t>
      </w:r>
    </w:p>
    <w:p w14:paraId="3F7E3A46" w14:textId="77777777" w:rsidR="00EB089C" w:rsidRPr="00C71B0A" w:rsidRDefault="00EB089C" w:rsidP="00EB089C">
      <w:pPr>
        <w:spacing w:before="100" w:beforeAutospacing="1" w:after="100" w:afterAutospacing="1" w:line="240" w:lineRule="auto"/>
        <w:rPr>
          <w:rFonts w:ascii="Times New Roman" w:eastAsia="Times New Roman" w:hAnsi="Times New Roman" w:cs="Times New Roman"/>
          <w:b/>
          <w:bCs/>
          <w:sz w:val="24"/>
          <w:szCs w:val="24"/>
          <w:lang w:val="en-GB" w:eastAsia="fr-FR"/>
        </w:rPr>
      </w:pPr>
      <w:bookmarkStart w:id="0" w:name="_GoBack"/>
      <w:bookmarkEnd w:id="0"/>
      <w:r w:rsidRPr="00C71B0A">
        <w:rPr>
          <w:rFonts w:ascii="Times New Roman" w:eastAsia="Times New Roman" w:hAnsi="Times New Roman" w:cs="Times New Roman"/>
          <w:b/>
          <w:bCs/>
          <w:sz w:val="24"/>
          <w:szCs w:val="24"/>
          <w:lang w:val="en-GB" w:eastAsia="fr-FR"/>
        </w:rPr>
        <w:t>Patient Consent</w:t>
      </w:r>
    </w:p>
    <w:p w14:paraId="688E5E54" w14:textId="77777777" w:rsidR="00757FEE" w:rsidRPr="00F10D88" w:rsidRDefault="00EB089C" w:rsidP="00F10D88">
      <w:pPr>
        <w:spacing w:before="100" w:beforeAutospacing="1" w:after="100" w:afterAutospacing="1" w:line="240" w:lineRule="auto"/>
        <w:rPr>
          <w:rFonts w:ascii="Times New Roman" w:eastAsia="Times New Roman" w:hAnsi="Times New Roman" w:cs="Times New Roman"/>
          <w:sz w:val="24"/>
          <w:szCs w:val="24"/>
          <w:lang w:val="en-GB" w:eastAsia="fr-FR"/>
        </w:rPr>
      </w:pPr>
      <w:r w:rsidRPr="00C71B0A">
        <w:rPr>
          <w:rFonts w:ascii="Times New Roman" w:eastAsia="Times New Roman" w:hAnsi="Times New Roman" w:cs="Times New Roman"/>
          <w:sz w:val="24"/>
          <w:szCs w:val="24"/>
          <w:lang w:val="en-US" w:eastAsia="fr-FR"/>
        </w:rPr>
        <w:t>Consent was obtained from the patient to publish the clinical details and the images included.</w:t>
      </w:r>
    </w:p>
    <w:p w14:paraId="38C5A09F" w14:textId="77777777" w:rsidR="00757FEE" w:rsidRPr="00C71B0A" w:rsidRDefault="00EB089C" w:rsidP="00757FEE">
      <w:pPr>
        <w:spacing w:before="100" w:beforeAutospacing="1" w:after="100" w:afterAutospacing="1" w:line="240" w:lineRule="auto"/>
        <w:rPr>
          <w:rFonts w:ascii="Times New Roman" w:eastAsia="Times New Roman" w:hAnsi="Times New Roman" w:cs="Times New Roman"/>
          <w:b/>
          <w:bCs/>
          <w:sz w:val="24"/>
          <w:szCs w:val="24"/>
          <w:lang w:val="en-GB" w:eastAsia="fr-FR"/>
        </w:rPr>
      </w:pPr>
      <w:r w:rsidRPr="00C71B0A">
        <w:rPr>
          <w:rFonts w:ascii="Times New Roman" w:eastAsia="Times New Roman" w:hAnsi="Times New Roman" w:cs="Times New Roman"/>
          <w:b/>
          <w:bCs/>
          <w:sz w:val="24"/>
          <w:szCs w:val="24"/>
          <w:lang w:val="en-GB" w:eastAsia="fr-FR"/>
        </w:rPr>
        <w:t>Conflict of interest statement</w:t>
      </w:r>
    </w:p>
    <w:p w14:paraId="10AFC104" w14:textId="77777777" w:rsidR="00757FEE" w:rsidRDefault="00EB089C" w:rsidP="00F10D88">
      <w:pPr>
        <w:spacing w:before="100" w:beforeAutospacing="1" w:after="100" w:afterAutospacing="1" w:line="240" w:lineRule="auto"/>
        <w:rPr>
          <w:rFonts w:ascii="Times New Roman" w:eastAsia="Times New Roman" w:hAnsi="Times New Roman" w:cs="Times New Roman"/>
          <w:sz w:val="24"/>
          <w:szCs w:val="24"/>
          <w:lang w:val="en-US" w:eastAsia="fr-FR"/>
        </w:rPr>
      </w:pPr>
      <w:r w:rsidRPr="00C71B0A">
        <w:rPr>
          <w:rFonts w:ascii="Times New Roman" w:eastAsia="Times New Roman" w:hAnsi="Times New Roman" w:cs="Times New Roman"/>
          <w:sz w:val="24"/>
          <w:szCs w:val="24"/>
          <w:lang w:val="en-US" w:eastAsia="fr-FR"/>
        </w:rPr>
        <w:t>The authors declare that they have no conflict of interest regarding the publication of this case report</w:t>
      </w:r>
    </w:p>
    <w:p w14:paraId="0DE57CBE" w14:textId="77777777" w:rsidR="00551A9B" w:rsidRDefault="00551A9B" w:rsidP="00F10D88">
      <w:pPr>
        <w:spacing w:before="100" w:beforeAutospacing="1" w:after="100" w:afterAutospacing="1" w:line="240" w:lineRule="auto"/>
        <w:rPr>
          <w:rFonts w:ascii="Times New Roman" w:eastAsia="Times New Roman" w:hAnsi="Times New Roman" w:cs="Times New Roman"/>
          <w:sz w:val="24"/>
          <w:szCs w:val="24"/>
          <w:lang w:val="en-US" w:eastAsia="fr-FR"/>
        </w:rPr>
      </w:pPr>
    </w:p>
    <w:p w14:paraId="27922C94" w14:textId="77777777" w:rsidR="00551A9B" w:rsidRPr="00551A9B" w:rsidRDefault="00551A9B" w:rsidP="00551A9B">
      <w:pPr>
        <w:spacing w:after="200" w:line="276" w:lineRule="auto"/>
        <w:jc w:val="both"/>
        <w:outlineLvl w:val="0"/>
        <w:rPr>
          <w:rFonts w:ascii="Arial" w:eastAsia="Times New Roman" w:hAnsi="Arial" w:cs="Arial"/>
          <w:lang w:val="en-GB" w:eastAsia="en-GB"/>
        </w:rPr>
      </w:pPr>
      <w:r w:rsidRPr="00551A9B">
        <w:rPr>
          <w:rFonts w:ascii="Arial" w:eastAsia="Times New Roman" w:hAnsi="Arial" w:cs="Arial"/>
          <w:b/>
          <w:bCs/>
          <w:lang w:val="en-GB" w:eastAsia="en-GB"/>
        </w:rPr>
        <w:t>COMPETING INTERESTS DISCLAIMER:</w:t>
      </w:r>
    </w:p>
    <w:p w14:paraId="2DC4FAFD" w14:textId="77777777" w:rsidR="00551A9B" w:rsidRPr="00551A9B" w:rsidRDefault="00551A9B" w:rsidP="00551A9B">
      <w:pPr>
        <w:spacing w:after="200" w:line="276" w:lineRule="auto"/>
        <w:rPr>
          <w:rFonts w:ascii="Calibri" w:eastAsia="Times New Roman" w:hAnsi="Calibri" w:cs="Times New Roman"/>
          <w:lang w:val="en-GB" w:eastAsia="en-GB"/>
        </w:rPr>
      </w:pPr>
      <w:r w:rsidRPr="00551A9B">
        <w:rPr>
          <w:rFonts w:ascii="Calibri" w:eastAsia="Times New Roman" w:hAnsi="Calibri" w:cs="Times New Roman"/>
          <w:lang w:val="en-GB" w:eastAsia="en-GB"/>
        </w:rPr>
        <w:t>Authors have declared that they have no known competing financial interests OR non-financial interests OR personal relationships that could have appeared to influence the work reported in this paper.</w:t>
      </w:r>
    </w:p>
    <w:p w14:paraId="6EBEFF06" w14:textId="77777777" w:rsidR="00551A9B" w:rsidRPr="00891F7B" w:rsidRDefault="00551A9B" w:rsidP="00F10D88">
      <w:pPr>
        <w:spacing w:before="100" w:beforeAutospacing="1" w:after="100" w:afterAutospacing="1" w:line="240" w:lineRule="auto"/>
        <w:rPr>
          <w:rFonts w:ascii="Times New Roman" w:eastAsia="Times New Roman" w:hAnsi="Times New Roman" w:cs="Times New Roman"/>
          <w:sz w:val="24"/>
          <w:szCs w:val="24"/>
          <w:lang w:val="en-US" w:eastAsia="fr-FR"/>
        </w:rPr>
      </w:pPr>
    </w:p>
    <w:p w14:paraId="418C7458" w14:textId="77777777" w:rsidR="00891F7B" w:rsidRPr="00091B36" w:rsidRDefault="00891F7B" w:rsidP="00891F7B">
      <w:pPr>
        <w:spacing w:before="100" w:beforeAutospacing="1" w:after="100" w:afterAutospacing="1" w:line="240" w:lineRule="auto"/>
        <w:outlineLvl w:val="2"/>
        <w:rPr>
          <w:rFonts w:ascii="Times New Roman" w:eastAsia="Times New Roman" w:hAnsi="Times New Roman" w:cs="Times New Roman"/>
          <w:b/>
          <w:bCs/>
          <w:sz w:val="27"/>
          <w:szCs w:val="27"/>
          <w:lang w:val="en-US" w:eastAsia="fr-FR"/>
        </w:rPr>
      </w:pPr>
      <w:r w:rsidRPr="00091B36">
        <w:rPr>
          <w:rFonts w:ascii="Times New Roman" w:eastAsia="Times New Roman" w:hAnsi="Times New Roman" w:cs="Times New Roman"/>
          <w:b/>
          <w:bCs/>
          <w:sz w:val="27"/>
          <w:szCs w:val="27"/>
          <w:lang w:val="en-US" w:eastAsia="fr-FR"/>
        </w:rPr>
        <w:t xml:space="preserve">References </w:t>
      </w:r>
    </w:p>
    <w:p w14:paraId="44582F28" w14:textId="77777777" w:rsidR="002967B6" w:rsidRPr="002967B6" w:rsidRDefault="00891F7B" w:rsidP="002967B6">
      <w:pPr>
        <w:pStyle w:val="Bibliography"/>
        <w:rPr>
          <w:lang w:val="en-US"/>
        </w:rPr>
      </w:pPr>
      <w:r>
        <w:fldChar w:fldCharType="begin"/>
      </w:r>
      <w:r w:rsidR="002967B6">
        <w:rPr>
          <w:lang w:val="en-US"/>
        </w:rPr>
        <w:instrText xml:space="preserve"> ADDIN ZOTERO_BIBL {"uncited":[],"omitted":[],"custom":[]} CSL_BIBLIOGRAPHY </w:instrText>
      </w:r>
      <w:r>
        <w:fldChar w:fldCharType="separate"/>
      </w:r>
      <w:r w:rsidR="002967B6" w:rsidRPr="002967B6">
        <w:rPr>
          <w:lang w:val="en-US"/>
        </w:rPr>
        <w:t>1.</w:t>
      </w:r>
      <w:r w:rsidR="002967B6" w:rsidRPr="002967B6">
        <w:rPr>
          <w:lang w:val="en-US"/>
        </w:rPr>
        <w:tab/>
        <w:t xml:space="preserve">Alvarez-Alvarez FA, Maciel-Gutierrez VM, Rocha-Muñoz AD, Lujan JH, Ploneda-Valencia CF. Diagnostic value of serum fibrinogen as a predictive factor for complicated appendicitis (perforated). A cross-sectional study. International Journal of Surgery. janv </w:t>
      </w:r>
      <w:r w:rsidR="00757FEE" w:rsidRPr="002967B6">
        <w:rPr>
          <w:lang w:val="en-US"/>
        </w:rPr>
        <w:t>2016; 25:109</w:t>
      </w:r>
      <w:r w:rsidR="002967B6" w:rsidRPr="002967B6">
        <w:rPr>
          <w:lang w:val="en-US"/>
        </w:rPr>
        <w:t xml:space="preserve">. </w:t>
      </w:r>
    </w:p>
    <w:p w14:paraId="0615ED8C" w14:textId="77777777" w:rsidR="002967B6" w:rsidRPr="002967B6" w:rsidRDefault="002967B6" w:rsidP="002967B6">
      <w:pPr>
        <w:pStyle w:val="Bibliography"/>
        <w:rPr>
          <w:lang w:val="en-US"/>
        </w:rPr>
      </w:pPr>
      <w:r w:rsidRPr="002967B6">
        <w:rPr>
          <w:lang w:val="en-US"/>
        </w:rPr>
        <w:t>2.</w:t>
      </w:r>
      <w:r w:rsidRPr="002967B6">
        <w:rPr>
          <w:lang w:val="en-US"/>
        </w:rPr>
        <w:tab/>
        <w:t>Hawes AS, Whalen GF. Recurrent and chronic appendicitis: the other inflammatory conditions of the appendix. Am Surg. 1 mars 1994;60(3):217</w:t>
      </w:r>
      <w:r w:rsidRPr="002967B6">
        <w:rPr>
          <w:rFonts w:ascii="Cambria Math" w:hAnsi="Cambria Math" w:cs="Cambria Math"/>
          <w:lang w:val="en-US"/>
        </w:rPr>
        <w:t>‑</w:t>
      </w:r>
      <w:r w:rsidRPr="002967B6">
        <w:rPr>
          <w:lang w:val="en-US"/>
        </w:rPr>
        <w:t xml:space="preserve">9. </w:t>
      </w:r>
    </w:p>
    <w:p w14:paraId="1246C970" w14:textId="77777777" w:rsidR="002967B6" w:rsidRPr="002967B6" w:rsidRDefault="002967B6" w:rsidP="002967B6">
      <w:pPr>
        <w:pStyle w:val="Bibliography"/>
        <w:rPr>
          <w:lang w:val="en-US"/>
        </w:rPr>
      </w:pPr>
      <w:r w:rsidRPr="002967B6">
        <w:rPr>
          <w:lang w:val="en-US"/>
        </w:rPr>
        <w:t>3.</w:t>
      </w:r>
      <w:r w:rsidRPr="002967B6">
        <w:rPr>
          <w:lang w:val="en-US"/>
        </w:rPr>
        <w:tab/>
        <w:t>Berk DR, Sylvester KG. Subacute appendicitis. Clin Pediatr (Phila). mai 2005;44(4):363</w:t>
      </w:r>
      <w:r w:rsidRPr="002967B6">
        <w:rPr>
          <w:rFonts w:ascii="Cambria Math" w:hAnsi="Cambria Math" w:cs="Cambria Math"/>
          <w:lang w:val="en-US"/>
        </w:rPr>
        <w:t>‑</w:t>
      </w:r>
      <w:r w:rsidRPr="002967B6">
        <w:rPr>
          <w:lang w:val="en-US"/>
        </w:rPr>
        <w:t xml:space="preserve">5. </w:t>
      </w:r>
    </w:p>
    <w:p w14:paraId="40AA7C4B" w14:textId="77777777" w:rsidR="002967B6" w:rsidRPr="002967B6" w:rsidRDefault="002967B6" w:rsidP="002967B6">
      <w:pPr>
        <w:pStyle w:val="Bibliography"/>
        <w:rPr>
          <w:lang w:val="en-US"/>
        </w:rPr>
      </w:pPr>
      <w:r w:rsidRPr="002967B6">
        <w:rPr>
          <w:lang w:val="en-US"/>
        </w:rPr>
        <w:t>4.</w:t>
      </w:r>
      <w:r w:rsidRPr="002967B6">
        <w:rPr>
          <w:lang w:val="en-US"/>
        </w:rPr>
        <w:tab/>
        <w:t>Wong VK, Turmezei TD, Weston VC. Actinomycosis. BMJ. 11 oct 2011;</w:t>
      </w:r>
      <w:r w:rsidR="00757FEE" w:rsidRPr="002967B6">
        <w:rPr>
          <w:lang w:val="en-US"/>
        </w:rPr>
        <w:t>343: d</w:t>
      </w:r>
      <w:r w:rsidRPr="002967B6">
        <w:rPr>
          <w:lang w:val="en-US"/>
        </w:rPr>
        <w:t xml:space="preserve">6099. </w:t>
      </w:r>
    </w:p>
    <w:p w14:paraId="676F2255" w14:textId="77777777" w:rsidR="002967B6" w:rsidRPr="002967B6" w:rsidRDefault="002967B6" w:rsidP="002967B6">
      <w:pPr>
        <w:pStyle w:val="Bibliography"/>
        <w:rPr>
          <w:lang w:val="en-US"/>
        </w:rPr>
      </w:pPr>
      <w:r w:rsidRPr="002967B6">
        <w:rPr>
          <w:lang w:val="en-US"/>
        </w:rPr>
        <w:t>5.</w:t>
      </w:r>
      <w:r w:rsidRPr="002967B6">
        <w:rPr>
          <w:lang w:val="en-US"/>
        </w:rPr>
        <w:tab/>
        <w:t xml:space="preserve">Gómez-Torres GA, Ortega-Gárcia OS, Gutierrez-López EG, Carballido-Murguía CA, Flores-Rios JA, López-Lizarraga CR, et al. A rare case of subacute appendicitis, actinomycosis as the final pathology reports: A case report and literature review. International Journal of Surgery Case Reports. 1 janv </w:t>
      </w:r>
      <w:r w:rsidR="00757FEE" w:rsidRPr="002967B6">
        <w:rPr>
          <w:lang w:val="en-US"/>
        </w:rPr>
        <w:t>2017; 36:46</w:t>
      </w:r>
      <w:r w:rsidRPr="002967B6">
        <w:rPr>
          <w:rFonts w:ascii="Cambria Math" w:hAnsi="Cambria Math" w:cs="Cambria Math"/>
          <w:lang w:val="en-US"/>
        </w:rPr>
        <w:t>‑</w:t>
      </w:r>
      <w:r w:rsidRPr="002967B6">
        <w:rPr>
          <w:lang w:val="en-US"/>
        </w:rPr>
        <w:t xml:space="preserve">9. </w:t>
      </w:r>
    </w:p>
    <w:p w14:paraId="2D8515F5" w14:textId="77777777" w:rsidR="002967B6" w:rsidRPr="002967B6" w:rsidRDefault="002967B6" w:rsidP="002967B6">
      <w:pPr>
        <w:pStyle w:val="Bibliography"/>
        <w:rPr>
          <w:lang w:val="en-US"/>
        </w:rPr>
      </w:pPr>
      <w:r w:rsidRPr="002967B6">
        <w:rPr>
          <w:lang w:val="en-US"/>
        </w:rPr>
        <w:t>6.</w:t>
      </w:r>
      <w:r w:rsidRPr="002967B6">
        <w:rPr>
          <w:lang w:val="en-US"/>
        </w:rPr>
        <w:tab/>
        <w:t>Smego RA, Foglia G. Actinomycosis. Clinical Infectious Diseases. 1998;26(6):1255</w:t>
      </w:r>
      <w:r w:rsidRPr="002967B6">
        <w:rPr>
          <w:rFonts w:ascii="Cambria Math" w:hAnsi="Cambria Math" w:cs="Cambria Math"/>
          <w:lang w:val="en-US"/>
        </w:rPr>
        <w:t>‑</w:t>
      </w:r>
      <w:r w:rsidRPr="002967B6">
        <w:rPr>
          <w:lang w:val="en-US"/>
        </w:rPr>
        <w:t xml:space="preserve">61. </w:t>
      </w:r>
    </w:p>
    <w:p w14:paraId="65A8343D" w14:textId="77777777" w:rsidR="002967B6" w:rsidRPr="002967B6" w:rsidRDefault="002967B6" w:rsidP="002967B6">
      <w:pPr>
        <w:pStyle w:val="Bibliography"/>
        <w:rPr>
          <w:lang w:val="en-US"/>
        </w:rPr>
      </w:pPr>
      <w:r w:rsidRPr="002967B6">
        <w:rPr>
          <w:lang w:val="en-US"/>
        </w:rPr>
        <w:t>7.</w:t>
      </w:r>
      <w:r w:rsidRPr="002967B6">
        <w:rPr>
          <w:lang w:val="en-US"/>
        </w:rPr>
        <w:tab/>
        <w:t>Brown JR. Human actinomycosis. A study of 181 subjects. Hum Pathol. sept 1973;4(3):319</w:t>
      </w:r>
      <w:r w:rsidRPr="002967B6">
        <w:rPr>
          <w:rFonts w:ascii="Cambria Math" w:hAnsi="Cambria Math" w:cs="Cambria Math"/>
          <w:lang w:val="en-US"/>
        </w:rPr>
        <w:t>‑</w:t>
      </w:r>
      <w:r w:rsidRPr="002967B6">
        <w:rPr>
          <w:lang w:val="en-US"/>
        </w:rPr>
        <w:t xml:space="preserve">30. </w:t>
      </w:r>
    </w:p>
    <w:p w14:paraId="00E8F902" w14:textId="77777777" w:rsidR="002967B6" w:rsidRPr="002967B6" w:rsidRDefault="002967B6" w:rsidP="002967B6">
      <w:pPr>
        <w:pStyle w:val="Bibliography"/>
        <w:rPr>
          <w:lang w:val="en-US"/>
        </w:rPr>
      </w:pPr>
      <w:r w:rsidRPr="002967B6">
        <w:rPr>
          <w:lang w:val="en-US"/>
        </w:rPr>
        <w:t>8.</w:t>
      </w:r>
      <w:r w:rsidRPr="002967B6">
        <w:rPr>
          <w:lang w:val="en-US"/>
        </w:rPr>
        <w:tab/>
        <w:t>Garner JP, Macdonald M, Kumar PK. Abdominal actinomycosis. Int J Surg. déc 2007;5(6):441</w:t>
      </w:r>
      <w:r w:rsidRPr="002967B6">
        <w:rPr>
          <w:rFonts w:ascii="Cambria Math" w:hAnsi="Cambria Math" w:cs="Cambria Math"/>
          <w:lang w:val="en-US"/>
        </w:rPr>
        <w:t>‑</w:t>
      </w:r>
      <w:r w:rsidRPr="002967B6">
        <w:rPr>
          <w:lang w:val="en-US"/>
        </w:rPr>
        <w:t xml:space="preserve">8. </w:t>
      </w:r>
    </w:p>
    <w:p w14:paraId="04A563F9" w14:textId="77777777" w:rsidR="002967B6" w:rsidRPr="002967B6" w:rsidRDefault="002967B6" w:rsidP="002967B6">
      <w:pPr>
        <w:pStyle w:val="Bibliography"/>
        <w:rPr>
          <w:lang w:val="en-US"/>
        </w:rPr>
      </w:pPr>
      <w:r w:rsidRPr="002967B6">
        <w:rPr>
          <w:lang w:val="en-US"/>
        </w:rPr>
        <w:t>9.</w:t>
      </w:r>
      <w:r w:rsidRPr="002967B6">
        <w:rPr>
          <w:lang w:val="en-US"/>
        </w:rPr>
        <w:tab/>
        <w:t>Bennhoff DF. Actinomycosis: diagnostic and therapeutic considerations and a review of 32 cases. Laryngoscope. sept 1984;94(9):1198</w:t>
      </w:r>
      <w:r w:rsidRPr="002967B6">
        <w:rPr>
          <w:rFonts w:ascii="Cambria Math" w:hAnsi="Cambria Math" w:cs="Cambria Math"/>
          <w:lang w:val="en-US"/>
        </w:rPr>
        <w:t>‑</w:t>
      </w:r>
      <w:r w:rsidRPr="002967B6">
        <w:rPr>
          <w:lang w:val="en-US"/>
        </w:rPr>
        <w:t xml:space="preserve">217. </w:t>
      </w:r>
    </w:p>
    <w:p w14:paraId="57F8FB4F" w14:textId="77777777" w:rsidR="002967B6" w:rsidRPr="002967B6" w:rsidRDefault="002967B6" w:rsidP="002967B6">
      <w:pPr>
        <w:pStyle w:val="Bibliography"/>
        <w:rPr>
          <w:lang w:val="en-US"/>
        </w:rPr>
      </w:pPr>
      <w:r w:rsidRPr="002967B6">
        <w:rPr>
          <w:lang w:val="en-US"/>
        </w:rPr>
        <w:t>10.</w:t>
      </w:r>
      <w:r w:rsidRPr="002967B6">
        <w:rPr>
          <w:lang w:val="en-US"/>
        </w:rPr>
        <w:tab/>
        <w:t>Deshmukh N, Heaney SJ. Actinomycosis at multiple colonic sites. Am J Gastroenterol. déc 1986;81(12):1212</w:t>
      </w:r>
      <w:r w:rsidRPr="002967B6">
        <w:rPr>
          <w:rFonts w:ascii="Cambria Math" w:hAnsi="Cambria Math" w:cs="Cambria Math"/>
          <w:lang w:val="en-US"/>
        </w:rPr>
        <w:t>‑</w:t>
      </w:r>
      <w:r w:rsidRPr="002967B6">
        <w:rPr>
          <w:lang w:val="en-US"/>
        </w:rPr>
        <w:t xml:space="preserve">4. </w:t>
      </w:r>
    </w:p>
    <w:p w14:paraId="05CDDF5A" w14:textId="77777777" w:rsidR="002967B6" w:rsidRPr="002967B6" w:rsidRDefault="002967B6" w:rsidP="002967B6">
      <w:pPr>
        <w:pStyle w:val="Bibliography"/>
      </w:pPr>
      <w:r w:rsidRPr="002967B6">
        <w:rPr>
          <w:lang w:val="en-US"/>
        </w:rPr>
        <w:lastRenderedPageBreak/>
        <w:t>11.</w:t>
      </w:r>
      <w:r w:rsidRPr="002967B6">
        <w:rPr>
          <w:lang w:val="en-US"/>
        </w:rPr>
        <w:tab/>
        <w:t xml:space="preserve">Choi MM, Beak JH, Lee JN, Park S, Lee WS. Clinical Features of Abdominopelvic Actinomycosis: Report of Twenty Cases and Literature Review. </w:t>
      </w:r>
      <w:r w:rsidRPr="002967B6">
        <w:t xml:space="preserve">Yonsei Med J. 19 août </w:t>
      </w:r>
      <w:r w:rsidR="00757FEE" w:rsidRPr="002967B6">
        <w:t>2009 ;</w:t>
      </w:r>
      <w:r w:rsidRPr="002967B6">
        <w:t>50(4</w:t>
      </w:r>
      <w:r w:rsidR="00757FEE" w:rsidRPr="002967B6">
        <w:t>) :</w:t>
      </w:r>
      <w:r w:rsidRPr="002967B6">
        <w:t>555</w:t>
      </w:r>
      <w:r w:rsidRPr="002967B6">
        <w:rPr>
          <w:rFonts w:ascii="Cambria Math" w:hAnsi="Cambria Math" w:cs="Cambria Math"/>
        </w:rPr>
        <w:t>‑</w:t>
      </w:r>
      <w:r w:rsidRPr="002967B6">
        <w:t xml:space="preserve">9. </w:t>
      </w:r>
    </w:p>
    <w:p w14:paraId="45FE2529" w14:textId="77777777" w:rsidR="002967B6" w:rsidRPr="002967B6" w:rsidRDefault="002967B6" w:rsidP="002967B6">
      <w:pPr>
        <w:pStyle w:val="Bibliography"/>
        <w:rPr>
          <w:lang w:val="en-US"/>
        </w:rPr>
      </w:pPr>
      <w:r w:rsidRPr="002967B6">
        <w:t>12.</w:t>
      </w:r>
      <w:r w:rsidRPr="002967B6">
        <w:tab/>
        <w:t xml:space="preserve">Harris LF, Kakani PR, Selah CE. </w:t>
      </w:r>
      <w:r w:rsidRPr="002967B6">
        <w:rPr>
          <w:lang w:val="en-US"/>
        </w:rPr>
        <w:t>Actinomycosis. Surgical aspects. Am Surg. 1 mai 1985;51(5):262</w:t>
      </w:r>
      <w:r w:rsidRPr="002967B6">
        <w:rPr>
          <w:rFonts w:ascii="Cambria Math" w:hAnsi="Cambria Math" w:cs="Cambria Math"/>
          <w:lang w:val="en-US"/>
        </w:rPr>
        <w:t>‑</w:t>
      </w:r>
      <w:r w:rsidRPr="002967B6">
        <w:rPr>
          <w:lang w:val="en-US"/>
        </w:rPr>
        <w:t xml:space="preserve">4. </w:t>
      </w:r>
    </w:p>
    <w:p w14:paraId="41E468D7" w14:textId="77777777" w:rsidR="002967B6" w:rsidRPr="002967B6" w:rsidRDefault="002967B6" w:rsidP="002967B6">
      <w:pPr>
        <w:pStyle w:val="Bibliography"/>
        <w:rPr>
          <w:lang w:val="en-US"/>
        </w:rPr>
      </w:pPr>
      <w:r w:rsidRPr="002967B6">
        <w:t>13.</w:t>
      </w:r>
      <w:r w:rsidRPr="002967B6">
        <w:tab/>
        <w:t xml:space="preserve">Allen HA, Scatarige JC, Kim MH. </w:t>
      </w:r>
      <w:r w:rsidRPr="002967B6">
        <w:rPr>
          <w:lang w:val="en-US"/>
        </w:rPr>
        <w:t>Actinomycosis: CT findings in six patients. AJR Am J Roentgenol. déc 1987;149(6):1255</w:t>
      </w:r>
      <w:r w:rsidRPr="002967B6">
        <w:rPr>
          <w:rFonts w:ascii="Cambria Math" w:hAnsi="Cambria Math" w:cs="Cambria Math"/>
          <w:lang w:val="en-US"/>
        </w:rPr>
        <w:t>‑</w:t>
      </w:r>
      <w:r w:rsidRPr="002967B6">
        <w:rPr>
          <w:lang w:val="en-US"/>
        </w:rPr>
        <w:t xml:space="preserve">8. </w:t>
      </w:r>
    </w:p>
    <w:p w14:paraId="7296DCDD" w14:textId="77777777" w:rsidR="002967B6" w:rsidRPr="002967B6" w:rsidRDefault="002967B6" w:rsidP="002967B6">
      <w:pPr>
        <w:pStyle w:val="Bibliography"/>
        <w:rPr>
          <w:lang w:val="en-US"/>
        </w:rPr>
      </w:pPr>
      <w:r w:rsidRPr="002967B6">
        <w:rPr>
          <w:lang w:val="en-US"/>
        </w:rPr>
        <w:t>14.</w:t>
      </w:r>
      <w:r w:rsidRPr="002967B6">
        <w:rPr>
          <w:lang w:val="en-US"/>
        </w:rPr>
        <w:tab/>
        <w:t>Peitsidis P, Papadimitriou C, Rodolakis A, Peitsidou A. Actinomycosis of the appendix and pelvis: a case report. J Reprod Med. sept 2008;53(9):711</w:t>
      </w:r>
      <w:r w:rsidRPr="002967B6">
        <w:rPr>
          <w:rFonts w:ascii="Cambria Math" w:hAnsi="Cambria Math" w:cs="Cambria Math"/>
          <w:lang w:val="en-US"/>
        </w:rPr>
        <w:t>‑</w:t>
      </w:r>
      <w:r w:rsidRPr="002967B6">
        <w:rPr>
          <w:lang w:val="en-US"/>
        </w:rPr>
        <w:t xml:space="preserve">3. </w:t>
      </w:r>
    </w:p>
    <w:p w14:paraId="20A4058B" w14:textId="77777777" w:rsidR="002967B6" w:rsidRPr="002967B6" w:rsidRDefault="002967B6" w:rsidP="002967B6">
      <w:pPr>
        <w:pStyle w:val="Bibliography"/>
        <w:rPr>
          <w:lang w:val="en-US"/>
        </w:rPr>
      </w:pPr>
      <w:r w:rsidRPr="002967B6">
        <w:rPr>
          <w:lang w:val="en-US"/>
        </w:rPr>
        <w:t>15.</w:t>
      </w:r>
      <w:r w:rsidRPr="002967B6">
        <w:rPr>
          <w:lang w:val="en-US"/>
        </w:rPr>
        <w:tab/>
        <w:t>Harris LA, DeCosse JJ, Dannenberg A. Abdominal actinomycosis: evaluation by computed tomography. Am J Gastroenterol. févr 1989;84(2):198</w:t>
      </w:r>
      <w:r w:rsidRPr="002967B6">
        <w:rPr>
          <w:rFonts w:ascii="Cambria Math" w:hAnsi="Cambria Math" w:cs="Cambria Math"/>
          <w:lang w:val="en-US"/>
        </w:rPr>
        <w:t>‑</w:t>
      </w:r>
      <w:r w:rsidRPr="002967B6">
        <w:rPr>
          <w:lang w:val="en-US"/>
        </w:rPr>
        <w:t xml:space="preserve">200. </w:t>
      </w:r>
    </w:p>
    <w:p w14:paraId="4F7577B1" w14:textId="77777777" w:rsidR="002967B6" w:rsidRPr="002967B6" w:rsidRDefault="002967B6" w:rsidP="002967B6">
      <w:pPr>
        <w:pStyle w:val="Bibliography"/>
        <w:rPr>
          <w:lang w:val="en-US"/>
        </w:rPr>
      </w:pPr>
      <w:r w:rsidRPr="002967B6">
        <w:rPr>
          <w:lang w:val="en-US"/>
        </w:rPr>
        <w:t>16.</w:t>
      </w:r>
      <w:r w:rsidRPr="002967B6">
        <w:rPr>
          <w:lang w:val="en-US"/>
        </w:rPr>
        <w:tab/>
        <w:t>Kim JB, Han DS, Lee HL, Kim JP, Sohn JH, Hahm JS. Diagnosis and partial treatment of actinomycosis by colonoscopic biopsy. Gastrointestinal Endoscopy. 1 juill 2004;60(1):162</w:t>
      </w:r>
      <w:r w:rsidRPr="002967B6">
        <w:rPr>
          <w:rFonts w:ascii="Cambria Math" w:hAnsi="Cambria Math" w:cs="Cambria Math"/>
          <w:lang w:val="en-US"/>
        </w:rPr>
        <w:t>‑</w:t>
      </w:r>
      <w:r w:rsidRPr="002967B6">
        <w:rPr>
          <w:lang w:val="en-US"/>
        </w:rPr>
        <w:t xml:space="preserve">4. </w:t>
      </w:r>
    </w:p>
    <w:p w14:paraId="687DA51A" w14:textId="77777777" w:rsidR="002967B6" w:rsidRPr="002967B6" w:rsidRDefault="002967B6" w:rsidP="002967B6">
      <w:pPr>
        <w:pStyle w:val="Bibliography"/>
        <w:rPr>
          <w:lang w:val="en-US"/>
        </w:rPr>
      </w:pPr>
      <w:r w:rsidRPr="002967B6">
        <w:rPr>
          <w:lang w:val="en-US"/>
        </w:rPr>
        <w:t>17.</w:t>
      </w:r>
      <w:r w:rsidRPr="002967B6">
        <w:rPr>
          <w:lang w:val="en-US"/>
        </w:rPr>
        <w:tab/>
        <w:t xml:space="preserve">Lisa-Gracia M, Martín-Rivas B, Pajarón-Guerrero M, Arnáiz-García A. Abdominal actinomycosis in the last 10 years and risk factors for appendiceal actinomycosis: review of the literature. Turk J Med Sci. </w:t>
      </w:r>
      <w:r w:rsidR="00757FEE" w:rsidRPr="002967B6">
        <w:rPr>
          <w:lang w:val="en-US"/>
        </w:rPr>
        <w:t>2017; 47:98</w:t>
      </w:r>
      <w:r w:rsidRPr="002967B6">
        <w:rPr>
          <w:rFonts w:ascii="Cambria Math" w:hAnsi="Cambria Math" w:cs="Cambria Math"/>
          <w:lang w:val="en-US"/>
        </w:rPr>
        <w:t>‑</w:t>
      </w:r>
      <w:r w:rsidRPr="002967B6">
        <w:rPr>
          <w:lang w:val="en-US"/>
        </w:rPr>
        <w:t xml:space="preserve">102. </w:t>
      </w:r>
    </w:p>
    <w:p w14:paraId="3733D48D" w14:textId="77777777" w:rsidR="002967B6" w:rsidRPr="002967B6" w:rsidRDefault="002967B6" w:rsidP="002967B6">
      <w:pPr>
        <w:pStyle w:val="Bibliography"/>
        <w:rPr>
          <w:lang w:val="en-US"/>
        </w:rPr>
      </w:pPr>
      <w:r w:rsidRPr="002967B6">
        <w:rPr>
          <w:lang w:val="en-US"/>
        </w:rPr>
        <w:t>18.</w:t>
      </w:r>
      <w:r w:rsidRPr="002967B6">
        <w:rPr>
          <w:lang w:val="en-US"/>
        </w:rPr>
        <w:tab/>
        <w:t>Liu V, Val S, Kang K, Velcek F. Case report: actinomycosis of the appendix—an unusual cause of acute appendicitis in children. Journal of Pediatric Surgery. 1 oct 2010;45(10):2050</w:t>
      </w:r>
      <w:r w:rsidRPr="002967B6">
        <w:rPr>
          <w:rFonts w:ascii="Cambria Math" w:hAnsi="Cambria Math" w:cs="Cambria Math"/>
          <w:lang w:val="en-US"/>
        </w:rPr>
        <w:t>‑</w:t>
      </w:r>
      <w:r w:rsidRPr="002967B6">
        <w:rPr>
          <w:lang w:val="en-US"/>
        </w:rPr>
        <w:t xml:space="preserve">2. </w:t>
      </w:r>
    </w:p>
    <w:p w14:paraId="5A6DF399" w14:textId="77777777" w:rsidR="002967B6" w:rsidRPr="002967B6" w:rsidRDefault="002967B6" w:rsidP="002967B6">
      <w:pPr>
        <w:pStyle w:val="Bibliography"/>
        <w:rPr>
          <w:lang w:val="en-US"/>
        </w:rPr>
      </w:pPr>
      <w:r w:rsidRPr="002967B6">
        <w:rPr>
          <w:lang w:val="en-US"/>
        </w:rPr>
        <w:t>19.</w:t>
      </w:r>
      <w:r w:rsidRPr="002967B6">
        <w:rPr>
          <w:lang w:val="en-US"/>
        </w:rPr>
        <w:tab/>
        <w:t xml:space="preserve">Valour F, Sénéchal A, Dupieux C, Karsenty J, Lustig S, Breton P, et al. Actinomycosis: etiology, clinical features, diagnosis, treatment, and management. Infection and Drug Resistance. 5 juill </w:t>
      </w:r>
      <w:r w:rsidR="00757FEE" w:rsidRPr="002967B6">
        <w:rPr>
          <w:lang w:val="en-US"/>
        </w:rPr>
        <w:t>2014; 7:183</w:t>
      </w:r>
      <w:r w:rsidRPr="002967B6">
        <w:rPr>
          <w:rFonts w:ascii="Cambria Math" w:hAnsi="Cambria Math" w:cs="Cambria Math"/>
          <w:lang w:val="en-US"/>
        </w:rPr>
        <w:t>‑</w:t>
      </w:r>
      <w:r w:rsidRPr="002967B6">
        <w:rPr>
          <w:lang w:val="en-US"/>
        </w:rPr>
        <w:t xml:space="preserve">97. </w:t>
      </w:r>
    </w:p>
    <w:p w14:paraId="47270E45" w14:textId="77777777" w:rsidR="002967B6" w:rsidRPr="002967B6" w:rsidRDefault="002967B6" w:rsidP="002967B6">
      <w:pPr>
        <w:pStyle w:val="Bibliography"/>
        <w:rPr>
          <w:lang w:val="en-US"/>
        </w:rPr>
      </w:pPr>
      <w:r w:rsidRPr="002967B6">
        <w:rPr>
          <w:lang w:val="en-US"/>
        </w:rPr>
        <w:t>20.</w:t>
      </w:r>
      <w:r w:rsidRPr="002967B6">
        <w:rPr>
          <w:lang w:val="en-US"/>
        </w:rPr>
        <w:tab/>
        <w:t>Lee SY, Kwon HJ, Cho JH, Oh JY, Nam KJ, Lee JH, et al. Actinomycosis of the appendix mimicking appendiceal tumor: A case report. World J Gastroenterol. 21 janv 2010;16(3):395</w:t>
      </w:r>
      <w:r w:rsidRPr="002967B6">
        <w:rPr>
          <w:rFonts w:ascii="Cambria Math" w:hAnsi="Cambria Math" w:cs="Cambria Math"/>
          <w:lang w:val="en-US"/>
        </w:rPr>
        <w:t>‑</w:t>
      </w:r>
      <w:r w:rsidRPr="002967B6">
        <w:rPr>
          <w:lang w:val="en-US"/>
        </w:rPr>
        <w:t xml:space="preserve">7. </w:t>
      </w:r>
    </w:p>
    <w:p w14:paraId="405B572A" w14:textId="77777777" w:rsidR="002967B6" w:rsidRPr="002967B6" w:rsidRDefault="002967B6" w:rsidP="002967B6">
      <w:pPr>
        <w:pStyle w:val="Bibliography"/>
      </w:pPr>
      <w:r w:rsidRPr="002967B6">
        <w:rPr>
          <w:lang w:val="en-US"/>
        </w:rPr>
        <w:t>21.</w:t>
      </w:r>
      <w:r w:rsidRPr="002967B6">
        <w:rPr>
          <w:lang w:val="en-US"/>
        </w:rPr>
        <w:tab/>
        <w:t xml:space="preserve">Habib E, Aoura T, Mekkaoui M, Elhadad A. Actinomycose de l’appendice. </w:t>
      </w:r>
      <w:r w:rsidRPr="002967B6">
        <w:t xml:space="preserve">Présentation de deux observations. La Revue de Médecine Interne. 1 juill </w:t>
      </w:r>
      <w:r w:rsidR="00757FEE" w:rsidRPr="002967B6">
        <w:t>2002 ;</w:t>
      </w:r>
      <w:r w:rsidRPr="002967B6">
        <w:t>23(7</w:t>
      </w:r>
      <w:r w:rsidR="00757FEE" w:rsidRPr="002967B6">
        <w:t>) :</w:t>
      </w:r>
      <w:r w:rsidRPr="002967B6">
        <w:t>638</w:t>
      </w:r>
      <w:r w:rsidRPr="002967B6">
        <w:rPr>
          <w:rFonts w:ascii="Cambria Math" w:hAnsi="Cambria Math" w:cs="Cambria Math"/>
        </w:rPr>
        <w:t>‑</w:t>
      </w:r>
      <w:r w:rsidRPr="002967B6">
        <w:t xml:space="preserve">41. </w:t>
      </w:r>
    </w:p>
    <w:p w14:paraId="0B2BC7E5" w14:textId="77777777" w:rsidR="00891F7B" w:rsidRPr="00A561E1" w:rsidRDefault="00891F7B" w:rsidP="002967B6">
      <w:r>
        <w:fldChar w:fldCharType="end"/>
      </w:r>
    </w:p>
    <w:p w14:paraId="29A0434E" w14:textId="77777777" w:rsidR="00891F7B" w:rsidRPr="00E14A5E" w:rsidRDefault="00891F7B" w:rsidP="00891F7B"/>
    <w:p w14:paraId="0442DA23" w14:textId="77777777" w:rsidR="007A7F90" w:rsidRPr="002F08F1" w:rsidRDefault="007A7F90"/>
    <w:sectPr w:rsidR="007A7F90" w:rsidRPr="002F08F1">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0BF47A" w14:textId="77777777" w:rsidR="00FE5686" w:rsidRDefault="00FE5686" w:rsidP="008C5824">
      <w:pPr>
        <w:spacing w:after="0" w:line="240" w:lineRule="auto"/>
      </w:pPr>
      <w:r>
        <w:separator/>
      </w:r>
    </w:p>
  </w:endnote>
  <w:endnote w:type="continuationSeparator" w:id="0">
    <w:p w14:paraId="4D9328F7" w14:textId="77777777" w:rsidR="00FE5686" w:rsidRDefault="00FE5686" w:rsidP="008C58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38BF8" w14:textId="77777777" w:rsidR="008C5824" w:rsidRDefault="008C58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DF3C1D" w14:textId="77777777" w:rsidR="008C5824" w:rsidRDefault="008C5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C952" w14:textId="77777777" w:rsidR="008C5824" w:rsidRDefault="008C58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BC2C89" w14:textId="77777777" w:rsidR="00FE5686" w:rsidRDefault="00FE5686" w:rsidP="008C5824">
      <w:pPr>
        <w:spacing w:after="0" w:line="240" w:lineRule="auto"/>
      </w:pPr>
      <w:r>
        <w:separator/>
      </w:r>
    </w:p>
  </w:footnote>
  <w:footnote w:type="continuationSeparator" w:id="0">
    <w:p w14:paraId="4B63CCAC" w14:textId="77777777" w:rsidR="00FE5686" w:rsidRDefault="00FE5686" w:rsidP="008C58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A6FDAD" w14:textId="03F38976" w:rsidR="008C5824" w:rsidRDefault="008C5824">
    <w:pPr>
      <w:pStyle w:val="Header"/>
    </w:pPr>
    <w:r>
      <w:rPr>
        <w:noProof/>
      </w:rPr>
      <w:pict w14:anchorId="6FB168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306391"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341667" w14:textId="7485E35C" w:rsidR="008C5824" w:rsidRDefault="008C5824">
    <w:pPr>
      <w:pStyle w:val="Header"/>
    </w:pPr>
    <w:r>
      <w:rPr>
        <w:noProof/>
      </w:rPr>
      <w:pict w14:anchorId="29F344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306392"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E5AB3A" w14:textId="078FD735" w:rsidR="008C5824" w:rsidRDefault="008C5824">
    <w:pPr>
      <w:pStyle w:val="Header"/>
    </w:pPr>
    <w:r>
      <w:rPr>
        <w:noProof/>
      </w:rPr>
      <w:pict w14:anchorId="2B3ABD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2306390"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115031"/>
    <w:multiLevelType w:val="multilevel"/>
    <w:tmpl w:val="6A42C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1F7B"/>
    <w:rsid w:val="00091B36"/>
    <w:rsid w:val="000C3303"/>
    <w:rsid w:val="000E415D"/>
    <w:rsid w:val="000F5705"/>
    <w:rsid w:val="001278F1"/>
    <w:rsid w:val="002955DA"/>
    <w:rsid w:val="002967B6"/>
    <w:rsid w:val="002C6E34"/>
    <w:rsid w:val="002F08F1"/>
    <w:rsid w:val="00551A9B"/>
    <w:rsid w:val="00757FEE"/>
    <w:rsid w:val="007974C6"/>
    <w:rsid w:val="007A7F90"/>
    <w:rsid w:val="007F3497"/>
    <w:rsid w:val="00891F7B"/>
    <w:rsid w:val="008C5824"/>
    <w:rsid w:val="009030C6"/>
    <w:rsid w:val="00913949"/>
    <w:rsid w:val="00BB0B04"/>
    <w:rsid w:val="00C019FA"/>
    <w:rsid w:val="00C425FD"/>
    <w:rsid w:val="00D22BCB"/>
    <w:rsid w:val="00DE1A45"/>
    <w:rsid w:val="00EB089C"/>
    <w:rsid w:val="00F02D64"/>
    <w:rsid w:val="00F10D88"/>
    <w:rsid w:val="00FD12E9"/>
    <w:rsid w:val="00FE5686"/>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09EDAE6"/>
  <w15:chartTrackingRefBased/>
  <w15:docId w15:val="{12D78959-02F2-413E-988D-1F920C4A73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91F7B"/>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891F7B"/>
    <w:rPr>
      <w:b/>
      <w:bCs/>
    </w:rPr>
  </w:style>
  <w:style w:type="character" w:styleId="Emphasis">
    <w:name w:val="Emphasis"/>
    <w:basedOn w:val="DefaultParagraphFont"/>
    <w:uiPriority w:val="20"/>
    <w:qFormat/>
    <w:rsid w:val="00891F7B"/>
    <w:rPr>
      <w:i/>
      <w:iCs/>
    </w:rPr>
  </w:style>
  <w:style w:type="paragraph" w:styleId="Bibliography">
    <w:name w:val="Bibliography"/>
    <w:basedOn w:val="Normal"/>
    <w:next w:val="Normal"/>
    <w:uiPriority w:val="37"/>
    <w:unhideWhenUsed/>
    <w:rsid w:val="00891F7B"/>
    <w:pPr>
      <w:tabs>
        <w:tab w:val="left" w:pos="384"/>
      </w:tabs>
      <w:spacing w:after="240" w:line="240" w:lineRule="auto"/>
      <w:ind w:left="384" w:hanging="384"/>
    </w:pPr>
  </w:style>
  <w:style w:type="character" w:styleId="Hyperlink">
    <w:name w:val="Hyperlink"/>
    <w:basedOn w:val="DefaultParagraphFont"/>
    <w:uiPriority w:val="99"/>
    <w:unhideWhenUsed/>
    <w:rsid w:val="000C3303"/>
    <w:rPr>
      <w:color w:val="0563C1" w:themeColor="hyperlink"/>
      <w:u w:val="single"/>
    </w:rPr>
  </w:style>
  <w:style w:type="character" w:styleId="UnresolvedMention">
    <w:name w:val="Unresolved Mention"/>
    <w:basedOn w:val="DefaultParagraphFont"/>
    <w:uiPriority w:val="99"/>
    <w:semiHidden/>
    <w:unhideWhenUsed/>
    <w:rsid w:val="00FD12E9"/>
    <w:rPr>
      <w:color w:val="605E5C"/>
      <w:shd w:val="clear" w:color="auto" w:fill="E1DFDD"/>
    </w:rPr>
  </w:style>
  <w:style w:type="paragraph" w:styleId="Header">
    <w:name w:val="header"/>
    <w:basedOn w:val="Normal"/>
    <w:link w:val="HeaderChar"/>
    <w:uiPriority w:val="99"/>
    <w:unhideWhenUsed/>
    <w:rsid w:val="008C58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5824"/>
  </w:style>
  <w:style w:type="paragraph" w:styleId="Footer">
    <w:name w:val="footer"/>
    <w:basedOn w:val="Normal"/>
    <w:link w:val="FooterChar"/>
    <w:uiPriority w:val="99"/>
    <w:unhideWhenUsed/>
    <w:rsid w:val="008C58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58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9048629">
      <w:bodyDiv w:val="1"/>
      <w:marLeft w:val="0"/>
      <w:marRight w:val="0"/>
      <w:marTop w:val="0"/>
      <w:marBottom w:val="0"/>
      <w:divBdr>
        <w:top w:val="none" w:sz="0" w:space="0" w:color="auto"/>
        <w:left w:val="none" w:sz="0" w:space="0" w:color="auto"/>
        <w:bottom w:val="none" w:sz="0" w:space="0" w:color="auto"/>
        <w:right w:val="none" w:sz="0" w:space="0" w:color="auto"/>
      </w:divBdr>
    </w:div>
    <w:div w:id="1377663938">
      <w:bodyDiv w:val="1"/>
      <w:marLeft w:val="0"/>
      <w:marRight w:val="0"/>
      <w:marTop w:val="0"/>
      <w:marBottom w:val="0"/>
      <w:divBdr>
        <w:top w:val="none" w:sz="0" w:space="0" w:color="auto"/>
        <w:left w:val="none" w:sz="0" w:space="0" w:color="auto"/>
        <w:bottom w:val="none" w:sz="0" w:space="0" w:color="auto"/>
        <w:right w:val="none" w:sz="0" w:space="0" w:color="auto"/>
      </w:divBdr>
    </w:div>
    <w:div w:id="1858696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05</TotalTime>
  <Pages>6</Pages>
  <Words>12250</Words>
  <Characters>69830</Characters>
  <Application>Microsoft Office Word</Application>
  <DocSecurity>0</DocSecurity>
  <Lines>581</Lines>
  <Paragraphs>163</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81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084</cp:lastModifiedBy>
  <cp:revision>10</cp:revision>
  <dcterms:created xsi:type="dcterms:W3CDTF">2025-07-25T14:21:00Z</dcterms:created>
  <dcterms:modified xsi:type="dcterms:W3CDTF">2025-07-30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ZeleawB"/&gt;&lt;style id="http://www.zotero.org/styles/vancouver" locale="fr-FR" hasBibliography="1" bibliographyStyleHasBeenSet="1"/&gt;&lt;prefs&gt;&lt;pref name="fieldType" value="Field"/&gt;&lt;/prefs&gt;&lt;/data&gt;</vt:lpwstr>
  </property>
</Properties>
</file>